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53284F" w14:textId="23F063B6" w:rsidR="004771E2" w:rsidRDefault="00A36652" w:rsidP="0047535B">
      <w:pPr>
        <w:pStyle w:val="Title"/>
        <w:jc w:val="center"/>
      </w:pPr>
      <w:r w:rsidRPr="00FB4FEE">
        <w:rPr>
          <w:rFonts w:ascii="Times New Roman" w:hAnsi="Times New Roman" w:cs="Times New Roman"/>
          <w:sz w:val="40"/>
          <w:szCs w:val="40"/>
        </w:rPr>
        <w:t>Ethic</w:t>
      </w:r>
      <w:r w:rsidR="00546F70">
        <w:rPr>
          <w:rFonts w:ascii="Times New Roman" w:hAnsi="Times New Roman" w:cs="Times New Roman"/>
          <w:sz w:val="40"/>
          <w:szCs w:val="40"/>
        </w:rPr>
        <w:t>al</w:t>
      </w:r>
      <w:r w:rsidRPr="00FB4FEE">
        <w:rPr>
          <w:rFonts w:ascii="Times New Roman" w:hAnsi="Times New Roman" w:cs="Times New Roman"/>
          <w:sz w:val="40"/>
          <w:szCs w:val="40"/>
        </w:rPr>
        <w:t xml:space="preserve"> Dilemmas i</w:t>
      </w:r>
      <w:r w:rsidR="00546F70">
        <w:rPr>
          <w:rFonts w:ascii="Times New Roman" w:hAnsi="Times New Roman" w:cs="Times New Roman"/>
          <w:sz w:val="40"/>
          <w:szCs w:val="40"/>
        </w:rPr>
        <w:t>n</w:t>
      </w:r>
      <w:r w:rsidRPr="00FB4FEE">
        <w:rPr>
          <w:rFonts w:ascii="Times New Roman" w:hAnsi="Times New Roman" w:cs="Times New Roman"/>
          <w:sz w:val="40"/>
          <w:szCs w:val="40"/>
        </w:rPr>
        <w:t xml:space="preserve"> </w:t>
      </w:r>
      <w:r w:rsidR="00546F70">
        <w:rPr>
          <w:rFonts w:ascii="Times New Roman" w:hAnsi="Times New Roman" w:cs="Times New Roman"/>
          <w:sz w:val="40"/>
          <w:szCs w:val="40"/>
        </w:rPr>
        <w:t xml:space="preserve">Studying </w:t>
      </w:r>
      <w:r w:rsidRPr="00FB4FEE">
        <w:rPr>
          <w:rFonts w:ascii="Times New Roman" w:hAnsi="Times New Roman" w:cs="Times New Roman"/>
          <w:sz w:val="40"/>
          <w:szCs w:val="40"/>
        </w:rPr>
        <w:t>Family Consumption</w:t>
      </w:r>
    </w:p>
    <w:p w14:paraId="043784E7" w14:textId="230279AC" w:rsidR="00663E4D" w:rsidRPr="00663E4D" w:rsidRDefault="00C738A9" w:rsidP="00663E4D">
      <w:pPr>
        <w:pStyle w:val="Heading1"/>
      </w:pPr>
      <w:r w:rsidRPr="00FB4FEE">
        <w:t>I</w:t>
      </w:r>
      <w:r w:rsidR="0029418C" w:rsidRPr="00FB4FEE">
        <w:t>n</w:t>
      </w:r>
      <w:r w:rsidRPr="00FB4FEE">
        <w:t>troduction</w:t>
      </w:r>
    </w:p>
    <w:p w14:paraId="100E693F" w14:textId="77777777" w:rsidR="0028027E" w:rsidRDefault="0028027E" w:rsidP="00E820B6">
      <w:pPr>
        <w:jc w:val="both"/>
      </w:pPr>
    </w:p>
    <w:p w14:paraId="334C5FFA" w14:textId="766048DE" w:rsidR="00AB535D" w:rsidRDefault="00E73EDF" w:rsidP="00985377">
      <w:pPr>
        <w:jc w:val="both"/>
      </w:pPr>
      <w:r w:rsidRPr="000B4C11">
        <w:t>T</w:t>
      </w:r>
      <w:r w:rsidR="00980ADB" w:rsidRPr="000B4C11">
        <w:t>here is a growin</w:t>
      </w:r>
      <w:r w:rsidR="00A1338F" w:rsidRPr="000B4C11">
        <w:t>g</w:t>
      </w:r>
      <w:r w:rsidRPr="000B4C11">
        <w:t xml:space="preserve"> interest</w:t>
      </w:r>
      <w:r w:rsidR="00FB4FEE" w:rsidRPr="000B4C11">
        <w:t xml:space="preserve"> </w:t>
      </w:r>
      <w:r w:rsidR="00922741" w:rsidRPr="000B4C11">
        <w:t>amongst</w:t>
      </w:r>
      <w:r w:rsidR="00FB4FEE" w:rsidRPr="000B4C11">
        <w:t xml:space="preserve"> marketing</w:t>
      </w:r>
      <w:r w:rsidR="00922741" w:rsidRPr="000B4C11">
        <w:t xml:space="preserve"> scholars</w:t>
      </w:r>
      <w:r w:rsidR="00FB4FEE" w:rsidRPr="000B4C11">
        <w:t xml:space="preserve"> </w:t>
      </w:r>
      <w:r w:rsidR="0068725F">
        <w:t>in studying</w:t>
      </w:r>
      <w:r w:rsidR="002D7A54">
        <w:t xml:space="preserve"> </w:t>
      </w:r>
      <w:r w:rsidR="00980ADB" w:rsidRPr="000B4C11">
        <w:t>family consumption and identity through qualitative research</w:t>
      </w:r>
      <w:r w:rsidR="00FB4FEE" w:rsidRPr="000B4C11">
        <w:t xml:space="preserve"> </w:t>
      </w:r>
      <w:r w:rsidR="00A1338F" w:rsidRPr="000B4C11">
        <w:t>approach.</w:t>
      </w:r>
      <w:r w:rsidR="00A1338F">
        <w:t xml:space="preserve"> </w:t>
      </w:r>
      <w:r w:rsidR="00630D6A">
        <w:t xml:space="preserve">Interpretive </w:t>
      </w:r>
      <w:r w:rsidR="0016404F">
        <w:t xml:space="preserve">family </w:t>
      </w:r>
      <w:r w:rsidR="00630D6A">
        <w:t>c</w:t>
      </w:r>
      <w:r w:rsidR="00A1338F">
        <w:t>onsum</w:t>
      </w:r>
      <w:r w:rsidR="00BA0139">
        <w:t>er</w:t>
      </w:r>
      <w:r w:rsidR="002D7A54">
        <w:t xml:space="preserve"> rese</w:t>
      </w:r>
      <w:r w:rsidR="00E2576A">
        <w:t>ar</w:t>
      </w:r>
      <w:r w:rsidR="002D7A54">
        <w:t>chers</w:t>
      </w:r>
      <w:r w:rsidR="00A1338F">
        <w:t xml:space="preserve"> </w:t>
      </w:r>
      <w:r>
        <w:t>have</w:t>
      </w:r>
      <w:r w:rsidR="00A1338F">
        <w:t xml:space="preserve"> contributed to our understanding of </w:t>
      </w:r>
      <w:r w:rsidR="00A1338F" w:rsidRPr="00181F6C">
        <w:t>how family relationships and identities are created, shaped, and transformed through consumption</w:t>
      </w:r>
      <w:r w:rsidR="008B680B">
        <w:t xml:space="preserve"> of</w:t>
      </w:r>
      <w:r w:rsidR="00A1338F" w:rsidRPr="00181F6C">
        <w:t xml:space="preserve"> market related goods and services (Epp </w:t>
      </w:r>
      <w:r w:rsidR="00A1338F">
        <w:t>and</w:t>
      </w:r>
      <w:r w:rsidR="00A1338F" w:rsidRPr="00181F6C">
        <w:t xml:space="preserve"> Price, 2008</w:t>
      </w:r>
      <w:r w:rsidR="00A1338F">
        <w:t xml:space="preserve">; </w:t>
      </w:r>
      <w:proofErr w:type="spellStart"/>
      <w:r w:rsidR="00A1338F">
        <w:t>Cappellini</w:t>
      </w:r>
      <w:proofErr w:type="spellEnd"/>
      <w:r w:rsidR="00A1338F">
        <w:t xml:space="preserve"> and Parsons, 2012</w:t>
      </w:r>
      <w:r w:rsidR="00A1338F" w:rsidRPr="00181F6C">
        <w:t>)</w:t>
      </w:r>
      <w:r w:rsidR="00E820B6">
        <w:t>.</w:t>
      </w:r>
      <w:r w:rsidR="00E820B6" w:rsidRPr="00E820B6">
        <w:t xml:space="preserve"> </w:t>
      </w:r>
      <w:r w:rsidR="00632CBA">
        <w:t>D</w:t>
      </w:r>
      <w:r w:rsidR="00131758">
        <w:t xml:space="preserve">espite </w:t>
      </w:r>
      <w:r w:rsidR="00F055F4">
        <w:t xml:space="preserve">increased attention to </w:t>
      </w:r>
      <w:r w:rsidR="0016404F">
        <w:t>this area</w:t>
      </w:r>
      <w:r w:rsidR="00E820B6">
        <w:t xml:space="preserve">, the conversation </w:t>
      </w:r>
      <w:r w:rsidR="00F055F4">
        <w:t>about</w:t>
      </w:r>
      <w:r w:rsidR="00922741">
        <w:t xml:space="preserve"> </w:t>
      </w:r>
      <w:r w:rsidR="008B680B">
        <w:t xml:space="preserve">the </w:t>
      </w:r>
      <w:r w:rsidR="00E820B6">
        <w:t>ethica</w:t>
      </w:r>
      <w:r w:rsidR="009A0439">
        <w:t>l</w:t>
      </w:r>
      <w:r w:rsidR="00E820B6">
        <w:t xml:space="preserve"> issues arising from doing research on </w:t>
      </w:r>
      <w:r w:rsidR="0016404F">
        <w:t>family consumption remain</w:t>
      </w:r>
      <w:r w:rsidR="00E820B6">
        <w:t>s limited</w:t>
      </w:r>
      <w:r w:rsidR="002D7A54">
        <w:t>.</w:t>
      </w:r>
      <w:r w:rsidR="00B30822">
        <w:t xml:space="preserve"> </w:t>
      </w:r>
      <w:r w:rsidR="002D7A54">
        <w:t>S</w:t>
      </w:r>
      <w:r w:rsidR="006A4990">
        <w:t>ince studying families involve entering an intimate area of participants’ lives</w:t>
      </w:r>
      <w:r w:rsidR="002F7AC3">
        <w:t xml:space="preserve"> </w:t>
      </w:r>
      <w:r w:rsidR="00213D22">
        <w:t>(</w:t>
      </w:r>
      <w:r w:rsidR="00411956">
        <w:t xml:space="preserve">McGraw </w:t>
      </w:r>
      <w:r w:rsidR="00411956" w:rsidRPr="00FB4FEE">
        <w:rPr>
          <w:i/>
          <w:iCs/>
        </w:rPr>
        <w:t>et al</w:t>
      </w:r>
      <w:r w:rsidR="00867718">
        <w:t>.</w:t>
      </w:r>
      <w:r w:rsidR="00411956">
        <w:t>, 2000</w:t>
      </w:r>
      <w:r w:rsidR="002F7AC3">
        <w:t>)</w:t>
      </w:r>
      <w:r w:rsidR="006A4990">
        <w:t xml:space="preserve">, </w:t>
      </w:r>
      <w:r w:rsidR="00DF05EA">
        <w:t>the task may be replete with ethical tensions and issues</w:t>
      </w:r>
      <w:r w:rsidR="00AB535D">
        <w:t xml:space="preserve"> </w:t>
      </w:r>
      <w:r w:rsidR="002564FC">
        <w:t>(Etherington, 2007</w:t>
      </w:r>
      <w:r w:rsidR="00F746F6">
        <w:t xml:space="preserve">; </w:t>
      </w:r>
      <w:proofErr w:type="spellStart"/>
      <w:r w:rsidR="00F746F6">
        <w:t>Notko</w:t>
      </w:r>
      <w:proofErr w:type="spellEnd"/>
      <w:r w:rsidR="00F746F6">
        <w:t xml:space="preserve"> </w:t>
      </w:r>
      <w:r w:rsidR="00F746F6" w:rsidRPr="00FB4FEE">
        <w:rPr>
          <w:i/>
          <w:iCs/>
        </w:rPr>
        <w:t>et al</w:t>
      </w:r>
      <w:r w:rsidR="00867718">
        <w:t>.</w:t>
      </w:r>
      <w:r w:rsidR="00F746F6">
        <w:t>, 2013</w:t>
      </w:r>
      <w:r w:rsidR="002564FC">
        <w:t>)</w:t>
      </w:r>
      <w:r w:rsidR="00DF05EA">
        <w:t>.</w:t>
      </w:r>
    </w:p>
    <w:p w14:paraId="7C616357" w14:textId="77777777" w:rsidR="00AB535D" w:rsidRDefault="00AB535D" w:rsidP="00985377">
      <w:pPr>
        <w:jc w:val="both"/>
      </w:pPr>
    </w:p>
    <w:p w14:paraId="2A5AA32E" w14:textId="51F29635" w:rsidR="00AA619C" w:rsidRDefault="00AB535D" w:rsidP="00AA619C">
      <w:pPr>
        <w:jc w:val="both"/>
      </w:pPr>
      <w:r>
        <w:t>In line with calls to</w:t>
      </w:r>
      <w:r w:rsidR="00FB4FEE">
        <w:t xml:space="preserve"> incorporate</w:t>
      </w:r>
      <w:r w:rsidR="009C5E4E">
        <w:t xml:space="preserve"> </w:t>
      </w:r>
      <w:r w:rsidR="009A0439">
        <w:t>greater</w:t>
      </w:r>
      <w:r w:rsidR="00FB4FEE">
        <w:t xml:space="preserve"> reflexiv</w:t>
      </w:r>
      <w:r w:rsidR="009C5E4E">
        <w:t>ity in interpretive consumer research (</w:t>
      </w:r>
      <w:r w:rsidR="0072543E">
        <w:t>Thompson, 2002;</w:t>
      </w:r>
      <w:r w:rsidR="00D05286">
        <w:t xml:space="preserve"> Bettany and </w:t>
      </w:r>
      <w:proofErr w:type="spellStart"/>
      <w:r w:rsidR="00D05286">
        <w:t>Woodruffe</w:t>
      </w:r>
      <w:proofErr w:type="spellEnd"/>
      <w:r w:rsidR="00D05286">
        <w:t>-Burton, 2009;</w:t>
      </w:r>
      <w:r w:rsidR="0072543E">
        <w:t xml:space="preserve"> </w:t>
      </w:r>
      <w:r w:rsidR="009C5E4E">
        <w:t xml:space="preserve">Hogg and </w:t>
      </w:r>
      <w:proofErr w:type="spellStart"/>
      <w:r w:rsidR="009C5E4E">
        <w:t>Maclaran</w:t>
      </w:r>
      <w:proofErr w:type="spellEnd"/>
      <w:r w:rsidR="009C5E4E">
        <w:t>, 2008</w:t>
      </w:r>
      <w:r w:rsidR="002F76EB">
        <w:t>)</w:t>
      </w:r>
      <w:r>
        <w:t>, t</w:t>
      </w:r>
      <w:r w:rsidR="0029418C">
        <w:t>his paper aims to</w:t>
      </w:r>
      <w:r w:rsidR="009C646E">
        <w:t xml:space="preserve"> </w:t>
      </w:r>
      <w:r w:rsidR="00AA619C">
        <w:t xml:space="preserve">contribute to the methodological discourses in studying family consumption in two ways. First, </w:t>
      </w:r>
      <w:r w:rsidR="001B091A">
        <w:t>we</w:t>
      </w:r>
      <w:r w:rsidR="00AA619C">
        <w:t xml:space="preserve"> </w:t>
      </w:r>
      <w:r w:rsidR="003D23E8">
        <w:t>provid</w:t>
      </w:r>
      <w:r w:rsidR="0068725F">
        <w:t>e</w:t>
      </w:r>
      <w:r w:rsidR="003D23E8">
        <w:t xml:space="preserve"> </w:t>
      </w:r>
      <w:r w:rsidR="00C3270B">
        <w:t>insight into</w:t>
      </w:r>
      <w:r w:rsidR="003D23E8">
        <w:t xml:space="preserve"> the types of ethical </w:t>
      </w:r>
      <w:r w:rsidR="00995A07">
        <w:t>challenges</w:t>
      </w:r>
      <w:r w:rsidR="003D23E8">
        <w:t xml:space="preserve"> researchers may face when studying </w:t>
      </w:r>
      <w:r w:rsidR="00D97F6F">
        <w:t>family consumption</w:t>
      </w:r>
      <w:r w:rsidR="003D23E8">
        <w:t xml:space="preserve">. </w:t>
      </w:r>
      <w:r w:rsidR="00943A25">
        <w:t xml:space="preserve">Second, we offer </w:t>
      </w:r>
      <w:r w:rsidR="00905926">
        <w:t>three</w:t>
      </w:r>
      <w:r w:rsidR="00943A25">
        <w:t xml:space="preserve"> strategies on how </w:t>
      </w:r>
      <w:r w:rsidR="00EE0965">
        <w:t>scholars</w:t>
      </w:r>
      <w:r w:rsidR="00943A25">
        <w:t xml:space="preserve"> can improve reflexivity and deal with ethical issues arising in the field</w:t>
      </w:r>
      <w:r w:rsidR="001B091A">
        <w:t>.</w:t>
      </w:r>
      <w:r w:rsidR="00943A25">
        <w:t xml:space="preserve"> </w:t>
      </w:r>
      <w:r w:rsidR="00AA619C">
        <w:t>W</w:t>
      </w:r>
      <w:r w:rsidR="00EE44F0">
        <w:t>e introduce the concept of micro</w:t>
      </w:r>
      <w:r w:rsidR="008956A0">
        <w:t>-</w:t>
      </w:r>
      <w:r w:rsidR="00EE44F0">
        <w:t>ethics in family consumption research</w:t>
      </w:r>
      <w:r w:rsidR="00995A07">
        <w:t xml:space="preserve"> to provide a tool for researchers to address reflexivity</w:t>
      </w:r>
      <w:r w:rsidR="00EE44F0">
        <w:t xml:space="preserve">. </w:t>
      </w:r>
      <w:r w:rsidR="008956A0">
        <w:t>According to</w:t>
      </w:r>
      <w:r w:rsidR="008956A0" w:rsidRPr="008956A0">
        <w:t xml:space="preserve"> </w:t>
      </w:r>
      <w:r w:rsidR="008956A0">
        <w:t>Guillemin and Gillam (2004)</w:t>
      </w:r>
      <w:r w:rsidR="00EE44F0">
        <w:t>, micro</w:t>
      </w:r>
      <w:r w:rsidR="008956A0">
        <w:t>-</w:t>
      </w:r>
      <w:r w:rsidR="00EE44F0">
        <w:t xml:space="preserve">ethics is a process of reflexive thinking to address “ethically charged moments” – </w:t>
      </w:r>
      <w:r w:rsidR="008956A0">
        <w:t xml:space="preserve">what we </w:t>
      </w:r>
      <w:r w:rsidR="00327377">
        <w:t>regard as</w:t>
      </w:r>
      <w:r w:rsidR="008956A0">
        <w:t xml:space="preserve"> </w:t>
      </w:r>
      <w:r w:rsidR="00EE44F0">
        <w:t>ethical dilemmas – while in the field</w:t>
      </w:r>
      <w:r w:rsidR="00867718">
        <w:t xml:space="preserve"> (p.262)</w:t>
      </w:r>
      <w:r w:rsidR="00EE44F0">
        <w:t xml:space="preserve">. </w:t>
      </w:r>
      <w:r w:rsidR="0067653E">
        <w:t>W</w:t>
      </w:r>
      <w:r w:rsidR="00EE44F0">
        <w:t xml:space="preserve">e provide a reflexive account of </w:t>
      </w:r>
      <w:r w:rsidR="00327377">
        <w:t xml:space="preserve">five ethical dilemmas </w:t>
      </w:r>
      <w:r w:rsidR="00BE5641">
        <w:t>we experienced</w:t>
      </w:r>
      <w:r w:rsidR="002E112D">
        <w:t xml:space="preserve"> </w:t>
      </w:r>
      <w:r w:rsidR="003141E7">
        <w:t>in</w:t>
      </w:r>
      <w:r w:rsidR="00327377">
        <w:t xml:space="preserve"> two research studies conducted on family food consumption. </w:t>
      </w:r>
      <w:r w:rsidR="00BE5641">
        <w:t>We call these</w:t>
      </w:r>
      <w:r w:rsidR="003450CA">
        <w:t>:</w:t>
      </w:r>
      <w:r w:rsidR="00BE5641">
        <w:t xml:space="preserve"> display, positioning, emotional, practical and consent dilemmas. By illustrating these </w:t>
      </w:r>
      <w:r w:rsidR="0068725F">
        <w:t>dilemmas</w:t>
      </w:r>
      <w:r w:rsidR="00BE5641">
        <w:t xml:space="preserve"> and </w:t>
      </w:r>
      <w:r w:rsidR="004C5442">
        <w:t>ways of addressing them</w:t>
      </w:r>
      <w:r w:rsidR="00BE5641">
        <w:t xml:space="preserve">, we </w:t>
      </w:r>
      <w:r w:rsidR="001F2877">
        <w:t>show how to do</w:t>
      </w:r>
      <w:r w:rsidR="00B55806">
        <w:t xml:space="preserve"> </w:t>
      </w:r>
      <w:r w:rsidR="0029418C">
        <w:t>micro-ethics</w:t>
      </w:r>
      <w:r w:rsidR="00F368D9">
        <w:t xml:space="preserve"> (Guillemin and Gillam, 2004; Etherington, 2007)</w:t>
      </w:r>
      <w:r w:rsidR="005D3833">
        <w:t xml:space="preserve"> </w:t>
      </w:r>
      <w:r w:rsidR="00BE5641">
        <w:t xml:space="preserve">in family consumption </w:t>
      </w:r>
      <w:r w:rsidR="005D3833">
        <w:t>research.</w:t>
      </w:r>
    </w:p>
    <w:p w14:paraId="264E3993" w14:textId="77777777" w:rsidR="00AA619C" w:rsidRDefault="00AA619C" w:rsidP="00D63C2F">
      <w:pPr>
        <w:jc w:val="both"/>
      </w:pPr>
    </w:p>
    <w:p w14:paraId="48FC1F5B" w14:textId="2CE486C7" w:rsidR="00D63C2F" w:rsidRDefault="00AA619C" w:rsidP="00C532EE">
      <w:pPr>
        <w:jc w:val="both"/>
      </w:pPr>
      <w:r>
        <w:t xml:space="preserve">Our guiding research questions at the core of the study are therefore: </w:t>
      </w:r>
      <w:r w:rsidRPr="00844895">
        <w:rPr>
          <w:lang w:val="en-US"/>
        </w:rPr>
        <w:t>What are the types of tensions, dilemmas and challenges researchers face when researching family consumption?</w:t>
      </w:r>
      <w:r>
        <w:t xml:space="preserve"> </w:t>
      </w:r>
      <w:r w:rsidRPr="00844895">
        <w:rPr>
          <w:lang w:val="en-US"/>
        </w:rPr>
        <w:t>How do researchers deal with these dilemmas?</w:t>
      </w:r>
      <w:r>
        <w:t xml:space="preserve"> </w:t>
      </w:r>
      <w:r w:rsidR="002564FC">
        <w:t xml:space="preserve">We </w:t>
      </w:r>
      <w:r w:rsidR="006155BF">
        <w:t xml:space="preserve">chose </w:t>
      </w:r>
      <w:r w:rsidR="002564FC">
        <w:t>two research projects</w:t>
      </w:r>
      <w:r w:rsidR="00A81082">
        <w:t xml:space="preserve"> </w:t>
      </w:r>
      <w:r w:rsidR="006155BF">
        <w:t xml:space="preserve">we were independently involved in to build on our experiences and reflexive thinking. Both </w:t>
      </w:r>
      <w:r w:rsidR="003141E7">
        <w:t xml:space="preserve">of the </w:t>
      </w:r>
      <w:r w:rsidR="006155BF">
        <w:t>projects focused on different aspects of family food consumption.</w:t>
      </w:r>
      <w:r w:rsidR="00A81082">
        <w:t xml:space="preserve"> Project 1 adopted interviews to study family morning routines during breakfast, while project 2 adopted participant observations to study creation of dinner routines </w:t>
      </w:r>
      <w:r w:rsidR="00E415FF">
        <w:t xml:space="preserve">in </w:t>
      </w:r>
      <w:r w:rsidR="00A81082">
        <w:t xml:space="preserve">new families. </w:t>
      </w:r>
      <w:r w:rsidR="006155BF">
        <w:t xml:space="preserve">We identified ethical issues </w:t>
      </w:r>
      <w:r w:rsidR="00A81082">
        <w:t xml:space="preserve">arising from </w:t>
      </w:r>
      <w:r w:rsidR="00E415FF">
        <w:t xml:space="preserve">both </w:t>
      </w:r>
      <w:r w:rsidR="00A81082">
        <w:t xml:space="preserve">our projects separately, then combined and classified </w:t>
      </w:r>
      <w:r w:rsidR="007F34E0">
        <w:t xml:space="preserve">them </w:t>
      </w:r>
      <w:r w:rsidR="00E415FF">
        <w:t>together</w:t>
      </w:r>
      <w:r w:rsidR="00A81082">
        <w:t xml:space="preserve">. </w:t>
      </w:r>
      <w:r w:rsidR="00347B30">
        <w:t xml:space="preserve">While we do not claim that these dilemmas arise only within </w:t>
      </w:r>
      <w:r w:rsidR="0067653E">
        <w:t xml:space="preserve">interpretive </w:t>
      </w:r>
      <w:r w:rsidR="00347B30">
        <w:t xml:space="preserve">family </w:t>
      </w:r>
      <w:r w:rsidR="00353E00">
        <w:t xml:space="preserve">consumption </w:t>
      </w:r>
      <w:r w:rsidR="00347B30">
        <w:t>research, we argue that it is</w:t>
      </w:r>
      <w:r w:rsidR="00C37D12">
        <w:t xml:space="preserve"> </w:t>
      </w:r>
      <w:r w:rsidR="00347B30">
        <w:t>relevant to investigate how they manifest</w:t>
      </w:r>
      <w:r w:rsidR="0067653E">
        <w:t xml:space="preserve"> in this context </w:t>
      </w:r>
      <w:r w:rsidR="00347B30">
        <w:t>to improve reflexive thinking within th</w:t>
      </w:r>
      <w:r w:rsidR="00353E00">
        <w:t>is</w:t>
      </w:r>
      <w:r w:rsidR="00347B30">
        <w:t xml:space="preserve"> s</w:t>
      </w:r>
      <w:r w:rsidR="003141E7">
        <w:t>cholarship</w:t>
      </w:r>
      <w:r w:rsidR="00347B30">
        <w:t xml:space="preserve">. Since </w:t>
      </w:r>
      <w:r w:rsidR="00C53588">
        <w:t>qualitative</w:t>
      </w:r>
      <w:r w:rsidR="00347B30">
        <w:t xml:space="preserve"> research involves the researcher as instruments of data generation (Ruby, 2000), reflections on part of the researcher’s role, function and challenges can aid in administering a more critical approach towards understanding the context in which knowledge is produced (</w:t>
      </w:r>
      <w:proofErr w:type="spellStart"/>
      <w:r w:rsidR="00347B30" w:rsidRPr="008E6DFD">
        <w:t>Mauthner</w:t>
      </w:r>
      <w:proofErr w:type="spellEnd"/>
      <w:r w:rsidR="00347B30" w:rsidRPr="008E6DFD">
        <w:t xml:space="preserve"> and Doucet</w:t>
      </w:r>
      <w:r w:rsidR="00347B30">
        <w:t xml:space="preserve">, </w:t>
      </w:r>
      <w:r w:rsidR="00347B30" w:rsidRPr="008E6DFD">
        <w:t>2003</w:t>
      </w:r>
      <w:r w:rsidR="00347B30" w:rsidRPr="00EE3497">
        <w:t>)</w:t>
      </w:r>
      <w:r w:rsidR="00347B30">
        <w:t>.</w:t>
      </w:r>
    </w:p>
    <w:p w14:paraId="2E669DE7" w14:textId="77777777" w:rsidR="00EB297D" w:rsidRDefault="00EB297D" w:rsidP="00C532EE">
      <w:pPr>
        <w:jc w:val="both"/>
      </w:pPr>
    </w:p>
    <w:p w14:paraId="3D374AD3" w14:textId="56135915" w:rsidR="00EB297D" w:rsidRDefault="00EB297D" w:rsidP="00EB297D">
      <w:pPr>
        <w:jc w:val="both"/>
      </w:pPr>
      <w:r>
        <w:t>The paper will be organised as follows. We begin by providing</w:t>
      </w:r>
      <w:r w:rsidR="00E37796">
        <w:t xml:space="preserve"> a brief</w:t>
      </w:r>
      <w:r>
        <w:t xml:space="preserve"> literature on micro-ethics and reflexivity, and our approach to reflexivity in practice. We then provide an outline </w:t>
      </w:r>
      <w:r w:rsidR="00347B30">
        <w:t>of</w:t>
      </w:r>
      <w:r>
        <w:t xml:space="preserve"> our two </w:t>
      </w:r>
      <w:r w:rsidR="00347B30">
        <w:t xml:space="preserve">research projects </w:t>
      </w:r>
      <w:r>
        <w:t>on family meals</w:t>
      </w:r>
      <w:r w:rsidR="00C37D12">
        <w:t xml:space="preserve">. </w:t>
      </w:r>
      <w:r w:rsidR="00043347">
        <w:t xml:space="preserve">Our findings </w:t>
      </w:r>
      <w:r>
        <w:t>illustrat</w:t>
      </w:r>
      <w:r w:rsidR="00C37D12">
        <w:t>e</w:t>
      </w:r>
      <w:r>
        <w:t xml:space="preserve"> the five types of ethical dilemmas</w:t>
      </w:r>
      <w:r w:rsidR="006902F4">
        <w:t xml:space="preserve"> </w:t>
      </w:r>
      <w:r>
        <w:t>encountered in the field</w:t>
      </w:r>
      <w:r w:rsidR="00C37D12">
        <w:t>.</w:t>
      </w:r>
      <w:r w:rsidR="00043347">
        <w:t xml:space="preserve"> The last section discusses</w:t>
      </w:r>
      <w:r w:rsidR="00C37D12">
        <w:t xml:space="preserve"> </w:t>
      </w:r>
      <w:r w:rsidR="006902F4">
        <w:t xml:space="preserve">how we overcame these </w:t>
      </w:r>
      <w:r w:rsidR="00642893">
        <w:t>issues</w:t>
      </w:r>
      <w:r w:rsidR="006902F4">
        <w:t xml:space="preserve">, </w:t>
      </w:r>
      <w:r w:rsidR="00905926">
        <w:t>offering</w:t>
      </w:r>
      <w:r w:rsidR="00302CC0">
        <w:t xml:space="preserve"> </w:t>
      </w:r>
      <w:r w:rsidR="00043347">
        <w:t>practical solutions.</w:t>
      </w:r>
    </w:p>
    <w:p w14:paraId="093A7717" w14:textId="6C984007" w:rsidR="003F43FF" w:rsidRDefault="007B7205" w:rsidP="00FB4FEE">
      <w:pPr>
        <w:pStyle w:val="Heading1"/>
      </w:pPr>
      <w:r>
        <w:lastRenderedPageBreak/>
        <w:t xml:space="preserve">From </w:t>
      </w:r>
      <w:r w:rsidR="003F43FF">
        <w:t xml:space="preserve">Ethics </w:t>
      </w:r>
      <w:r>
        <w:t>to</w:t>
      </w:r>
      <w:r w:rsidR="003F43FF">
        <w:t xml:space="preserve"> Reflexivity</w:t>
      </w:r>
    </w:p>
    <w:p w14:paraId="00B151DB" w14:textId="1202A557" w:rsidR="00B25752" w:rsidRDefault="00B25752" w:rsidP="003F43FF">
      <w:pPr>
        <w:jc w:val="both"/>
      </w:pPr>
    </w:p>
    <w:p w14:paraId="6993988F" w14:textId="4A7B9B45" w:rsidR="009B673E" w:rsidRDefault="00B81F49" w:rsidP="00023D3D">
      <w:pPr>
        <w:jc w:val="both"/>
      </w:pPr>
      <w:r>
        <w:t>Borrowing the term from bioet</w:t>
      </w:r>
      <w:r w:rsidR="003E2D73">
        <w:t>hics</w:t>
      </w:r>
      <w:r>
        <w:t xml:space="preserve">, </w:t>
      </w:r>
      <w:r w:rsidR="000B60AE">
        <w:t>Guillemin and Gillam (2004</w:t>
      </w:r>
      <w:r>
        <w:t>) ad</w:t>
      </w:r>
      <w:r w:rsidR="00DE3A1E">
        <w:t>a</w:t>
      </w:r>
      <w:r>
        <w:t>pt</w:t>
      </w:r>
      <w:r w:rsidR="00786D7B">
        <w:t xml:space="preserve"> the concept of</w:t>
      </w:r>
      <w:r>
        <w:t xml:space="preserve"> micro</w:t>
      </w:r>
      <w:r w:rsidR="001F2877">
        <w:t>-</w:t>
      </w:r>
      <w:r>
        <w:t>ethics to describe the everyday ethical issues arising in qualitative research. Micro</w:t>
      </w:r>
      <w:r w:rsidR="001F2877">
        <w:t>-</w:t>
      </w:r>
      <w:r>
        <w:t xml:space="preserve">ethics comprises </w:t>
      </w:r>
      <w:r w:rsidR="00730F8C">
        <w:t xml:space="preserve">pivotal day-to-day decisions </w:t>
      </w:r>
      <w:r w:rsidR="00C53588">
        <w:t>o</w:t>
      </w:r>
      <w:r w:rsidR="006902F4">
        <w:t>n</w:t>
      </w:r>
      <w:r w:rsidR="00730F8C">
        <w:t xml:space="preserve"> ethical issues that develop while in the fiel</w:t>
      </w:r>
      <w:r w:rsidR="00DE3A1E">
        <w:t>d,</w:t>
      </w:r>
      <w:r w:rsidR="001F2877">
        <w:t xml:space="preserve"> “</w:t>
      </w:r>
      <w:r w:rsidR="00E87BA5">
        <w:t>ethically important moments</w:t>
      </w:r>
      <w:r w:rsidR="001F2877">
        <w:t>”</w:t>
      </w:r>
      <w:r w:rsidR="00584A3E">
        <w:t xml:space="preserve"> </w:t>
      </w:r>
      <w:r w:rsidR="00313F96">
        <w:t xml:space="preserve">or dilemmas </w:t>
      </w:r>
      <w:r>
        <w:t xml:space="preserve">the researcher is likely to encounter </w:t>
      </w:r>
      <w:r w:rsidR="00584A3E">
        <w:t>(</w:t>
      </w:r>
      <w:r w:rsidR="00564762">
        <w:t xml:space="preserve">Guillemin and Gillam, 2004, </w:t>
      </w:r>
      <w:r w:rsidR="00500A3F">
        <w:t>p.261</w:t>
      </w:r>
      <w:r w:rsidR="00730F8C">
        <w:t>)</w:t>
      </w:r>
      <w:r w:rsidR="00F03D95">
        <w:t>.</w:t>
      </w:r>
      <w:r w:rsidR="00DE3A1E">
        <w:t xml:space="preserve"> </w:t>
      </w:r>
      <w:r w:rsidR="00610287">
        <w:t>M</w:t>
      </w:r>
      <w:r w:rsidR="00855F37">
        <w:t>icro-ethics is different from procedural ethics</w:t>
      </w:r>
      <w:r w:rsidR="00564762">
        <w:t>,</w:t>
      </w:r>
      <w:r w:rsidR="00A750F6">
        <w:t xml:space="preserve"> </w:t>
      </w:r>
      <w:r w:rsidR="00855F37">
        <w:t>which is</w:t>
      </w:r>
      <w:r>
        <w:t xml:space="preserve"> understood as the preliminary work done to comply with the requirements of the </w:t>
      </w:r>
      <w:r w:rsidR="00DE3A1E">
        <w:t xml:space="preserve">research </w:t>
      </w:r>
      <w:r>
        <w:t>ethics committee</w:t>
      </w:r>
      <w:r w:rsidR="00610287">
        <w:t xml:space="preserve"> (</w:t>
      </w:r>
      <w:r w:rsidR="00564762">
        <w:t xml:space="preserve">Rossman and Rallis, 2010; </w:t>
      </w:r>
      <w:r w:rsidR="00610287">
        <w:t>Guillemin and Gillam, 2004)</w:t>
      </w:r>
      <w:r>
        <w:t>.</w:t>
      </w:r>
      <w:r w:rsidR="005E5058">
        <w:t xml:space="preserve"> </w:t>
      </w:r>
      <w:r>
        <w:t>However, micro</w:t>
      </w:r>
      <w:r w:rsidR="00610287">
        <w:t>-</w:t>
      </w:r>
      <w:r>
        <w:t xml:space="preserve">ethics is not prescriptive, </w:t>
      </w:r>
      <w:r w:rsidR="00DE3A1E">
        <w:t xml:space="preserve">as </w:t>
      </w:r>
      <w:r w:rsidR="00610287">
        <w:t xml:space="preserve">it requires the researcher to deal with </w:t>
      </w:r>
      <w:r w:rsidR="00B056B3">
        <w:t xml:space="preserve">the </w:t>
      </w:r>
      <w:r w:rsidR="00610287">
        <w:t>mundane</w:t>
      </w:r>
      <w:r w:rsidR="00B056B3">
        <w:t>,</w:t>
      </w:r>
      <w:r w:rsidR="00610287">
        <w:t xml:space="preserve"> yet relevant ethical issues </w:t>
      </w:r>
      <w:r w:rsidR="00C53588">
        <w:t>experienced</w:t>
      </w:r>
      <w:r w:rsidR="00420E18">
        <w:t xml:space="preserve"> in the field</w:t>
      </w:r>
      <w:r w:rsidR="00610287">
        <w:t>.</w:t>
      </w:r>
      <w:r w:rsidR="009578E5">
        <w:t xml:space="preserve"> </w:t>
      </w:r>
      <w:r w:rsidR="001A00AC">
        <w:t>When carrying</w:t>
      </w:r>
      <w:r w:rsidR="00AA478D">
        <w:t xml:space="preserve"> out</w:t>
      </w:r>
      <w:r w:rsidR="001A00AC">
        <w:t xml:space="preserve"> q</w:t>
      </w:r>
      <w:r w:rsidR="00A369D1">
        <w:t>ualitative family research,</w:t>
      </w:r>
      <w:r w:rsidR="00043347">
        <w:t xml:space="preserve"> </w:t>
      </w:r>
      <w:r w:rsidR="00F40419">
        <w:t xml:space="preserve">we are in </w:t>
      </w:r>
      <w:r w:rsidR="001A00AC">
        <w:t xml:space="preserve">a particularly </w:t>
      </w:r>
      <w:r w:rsidR="00F40419">
        <w:t>close interaction with participants in their private life</w:t>
      </w:r>
      <w:r w:rsidR="007B6021">
        <w:t xml:space="preserve"> </w:t>
      </w:r>
      <w:r w:rsidR="00F40419">
        <w:t>worlds</w:t>
      </w:r>
      <w:r w:rsidR="00A369D1">
        <w:t xml:space="preserve"> (</w:t>
      </w:r>
      <w:proofErr w:type="spellStart"/>
      <w:r w:rsidR="00C53588">
        <w:t>Notko</w:t>
      </w:r>
      <w:proofErr w:type="spellEnd"/>
      <w:r w:rsidR="00C53588">
        <w:t xml:space="preserve"> </w:t>
      </w:r>
      <w:r w:rsidR="00C53588" w:rsidRPr="00640083">
        <w:rPr>
          <w:i/>
          <w:iCs/>
        </w:rPr>
        <w:t>et al</w:t>
      </w:r>
      <w:r w:rsidR="00C53588">
        <w:t>., 2013</w:t>
      </w:r>
      <w:r w:rsidR="00A369D1">
        <w:t>)</w:t>
      </w:r>
      <w:r w:rsidR="001C198E">
        <w:t>. F</w:t>
      </w:r>
      <w:r w:rsidR="009578E5">
        <w:t>amily researchers</w:t>
      </w:r>
      <w:r w:rsidR="00A217AA">
        <w:t xml:space="preserve"> may</w:t>
      </w:r>
      <w:r w:rsidR="00AA478D">
        <w:t xml:space="preserve"> </w:t>
      </w:r>
      <w:r w:rsidR="00BD4242">
        <w:t>encounter unpredictable</w:t>
      </w:r>
      <w:r w:rsidR="00AA478D">
        <w:t xml:space="preserve"> yet important</w:t>
      </w:r>
      <w:r w:rsidR="00BD4242">
        <w:t xml:space="preserve"> ethical moments</w:t>
      </w:r>
      <w:r w:rsidR="002F7AC3">
        <w:t xml:space="preserve"> </w:t>
      </w:r>
      <w:r w:rsidR="001A25EB">
        <w:t>that require their attention</w:t>
      </w:r>
      <w:r w:rsidR="00BD4242">
        <w:t xml:space="preserve"> (</w:t>
      </w:r>
      <w:r w:rsidR="00A217AA">
        <w:t xml:space="preserve">McGraw </w:t>
      </w:r>
      <w:r w:rsidR="00A217AA" w:rsidRPr="0055495A">
        <w:rPr>
          <w:i/>
          <w:iCs/>
        </w:rPr>
        <w:t>et al</w:t>
      </w:r>
      <w:r w:rsidR="00A217AA">
        <w:t xml:space="preserve">., 2000; </w:t>
      </w:r>
      <w:r w:rsidR="00BD4242">
        <w:t>Guillemin and Gillam, 2004)</w:t>
      </w:r>
      <w:r w:rsidR="001A25EB">
        <w:t>.</w:t>
      </w:r>
      <w:r w:rsidR="009A0439">
        <w:t xml:space="preserve"> </w:t>
      </w:r>
      <w:r w:rsidR="00F40419">
        <w:t xml:space="preserve">In order to address these moments, </w:t>
      </w:r>
      <w:r w:rsidR="006526C8">
        <w:t>we</w:t>
      </w:r>
      <w:r w:rsidR="00D145DE">
        <w:t xml:space="preserve"> </w:t>
      </w:r>
      <w:r w:rsidR="00F40419">
        <w:t>need to adopt a reflexive way of thinking (Etherington, 2007).</w:t>
      </w:r>
    </w:p>
    <w:p w14:paraId="235A1F7A" w14:textId="49B0993F" w:rsidR="00E96311" w:rsidRDefault="00E96311" w:rsidP="00F51DA8">
      <w:pPr>
        <w:jc w:val="both"/>
      </w:pPr>
    </w:p>
    <w:p w14:paraId="4049E273" w14:textId="1E75DEF6" w:rsidR="00311E63" w:rsidRDefault="006A74D3" w:rsidP="00FB1718">
      <w:pPr>
        <w:jc w:val="both"/>
      </w:pPr>
      <w:r>
        <w:t>Reflexivity is not a new concept</w:t>
      </w:r>
      <w:r w:rsidR="00023D3D">
        <w:t xml:space="preserve">. </w:t>
      </w:r>
      <w:r w:rsidR="00D809F4">
        <w:t>Marketing literature ha</w:t>
      </w:r>
      <w:r w:rsidR="00023D3D">
        <w:t>s</w:t>
      </w:r>
      <w:r w:rsidR="00E96311">
        <w:t xml:space="preserve"> engaged with the concept of reflexivity, </w:t>
      </w:r>
      <w:r w:rsidR="00786D7B">
        <w:t xml:space="preserve">from </w:t>
      </w:r>
      <w:r w:rsidR="00E96311">
        <w:t xml:space="preserve">categorising the epistemological complexity of reflexive thinking (Joy </w:t>
      </w:r>
      <w:r w:rsidR="00E96311">
        <w:rPr>
          <w:i/>
        </w:rPr>
        <w:t>et al.</w:t>
      </w:r>
      <w:r w:rsidR="00560FFB">
        <w:t xml:space="preserve"> </w:t>
      </w:r>
      <w:r w:rsidR="00E96311">
        <w:t xml:space="preserve">2006) </w:t>
      </w:r>
      <w:r w:rsidR="00786D7B">
        <w:t>to</w:t>
      </w:r>
      <w:r w:rsidR="00560FFB">
        <w:t xml:space="preserve"> exploring possible </w:t>
      </w:r>
      <w:proofErr w:type="spellStart"/>
      <w:r w:rsidR="00560FFB">
        <w:t>reflexivities</w:t>
      </w:r>
      <w:proofErr w:type="spellEnd"/>
      <w:r w:rsidR="00560FFB">
        <w:t xml:space="preserve"> according to ontology and power </w:t>
      </w:r>
      <w:r w:rsidR="00560FFB" w:rsidRPr="00C437FA">
        <w:t>(</w:t>
      </w:r>
      <w:r w:rsidR="00E96311" w:rsidRPr="00C437FA">
        <w:t xml:space="preserve">Bettany and </w:t>
      </w:r>
      <w:proofErr w:type="spellStart"/>
      <w:r w:rsidR="00E96311" w:rsidRPr="00C437FA">
        <w:t>W</w:t>
      </w:r>
      <w:r w:rsidR="00560FFB" w:rsidRPr="00C437FA">
        <w:t>oodruffe</w:t>
      </w:r>
      <w:proofErr w:type="spellEnd"/>
      <w:r w:rsidR="00560FFB" w:rsidRPr="00C437FA">
        <w:t>-Barton,</w:t>
      </w:r>
      <w:r w:rsidR="00456493">
        <w:t xml:space="preserve"> </w:t>
      </w:r>
      <w:r w:rsidR="00E96311" w:rsidRPr="00C437FA">
        <w:t>20</w:t>
      </w:r>
      <w:r w:rsidR="00790CEC">
        <w:t>09</w:t>
      </w:r>
      <w:r w:rsidR="00E96311" w:rsidRPr="00C437FA">
        <w:t>)</w:t>
      </w:r>
      <w:r w:rsidR="00560FFB" w:rsidRPr="00C437FA">
        <w:t>.</w:t>
      </w:r>
      <w:r w:rsidR="00310F1C">
        <w:t xml:space="preserve"> </w:t>
      </w:r>
      <w:proofErr w:type="spellStart"/>
      <w:r w:rsidR="00310F1C">
        <w:t>Wallendorf</w:t>
      </w:r>
      <w:proofErr w:type="spellEnd"/>
      <w:r w:rsidR="00310F1C">
        <w:t xml:space="preserve"> and </w:t>
      </w:r>
      <w:proofErr w:type="spellStart"/>
      <w:r w:rsidR="00310F1C">
        <w:t>Brucks</w:t>
      </w:r>
      <w:proofErr w:type="spellEnd"/>
      <w:r w:rsidR="00310F1C">
        <w:t xml:space="preserve"> (1993)</w:t>
      </w:r>
      <w:r w:rsidR="00EC4758">
        <w:t xml:space="preserve"> for example</w:t>
      </w:r>
      <w:r w:rsidR="00D145DE">
        <w:t>,</w:t>
      </w:r>
      <w:r w:rsidR="00310F1C">
        <w:t xml:space="preserve"> </w:t>
      </w:r>
      <w:r w:rsidR="00EC4758">
        <w:t>discuss</w:t>
      </w:r>
      <w:r w:rsidR="00310F1C">
        <w:t xml:space="preserve"> how</w:t>
      </w:r>
      <w:r w:rsidR="00A74705">
        <w:t xml:space="preserve"> reflexivity on the role of the researcher can improve</w:t>
      </w:r>
      <w:r w:rsidR="00043347">
        <w:t xml:space="preserve"> the</w:t>
      </w:r>
      <w:r w:rsidR="00A74705">
        <w:t xml:space="preserve"> </w:t>
      </w:r>
      <w:r w:rsidR="009279AB">
        <w:t>research process</w:t>
      </w:r>
      <w:r w:rsidR="00A74705">
        <w:t>.</w:t>
      </w:r>
      <w:r w:rsidR="00043347">
        <w:t xml:space="preserve"> </w:t>
      </w:r>
      <w:r w:rsidR="00F6300C">
        <w:t>Takhar</w:t>
      </w:r>
      <w:r w:rsidR="00D5714E">
        <w:t>-</w:t>
      </w:r>
      <w:proofErr w:type="spellStart"/>
      <w:r w:rsidR="00D5714E">
        <w:t>Lail</w:t>
      </w:r>
      <w:proofErr w:type="spellEnd"/>
      <w:r w:rsidR="00F6300C">
        <w:t xml:space="preserve"> and </w:t>
      </w:r>
      <w:proofErr w:type="spellStart"/>
      <w:r w:rsidR="00F6300C">
        <w:t>Chitakunye</w:t>
      </w:r>
      <w:proofErr w:type="spellEnd"/>
      <w:r w:rsidR="00F6300C">
        <w:t xml:space="preserve"> (2015) discuss</w:t>
      </w:r>
      <w:r w:rsidR="007B6021">
        <w:t xml:space="preserve"> how</w:t>
      </w:r>
      <w:r w:rsidR="00F6300C">
        <w:t xml:space="preserve"> </w:t>
      </w:r>
      <w:r w:rsidR="00043347">
        <w:t xml:space="preserve">sharing </w:t>
      </w:r>
      <w:r w:rsidR="00F6300C">
        <w:t>multi-person reflexive experiences</w:t>
      </w:r>
      <w:r w:rsidR="007134A1">
        <w:t xml:space="preserve"> can </w:t>
      </w:r>
      <w:r w:rsidR="007B6021">
        <w:t>develop deep insights</w:t>
      </w:r>
      <w:r w:rsidR="00F6300C">
        <w:t>.</w:t>
      </w:r>
      <w:r w:rsidR="009279AB">
        <w:t xml:space="preserve"> </w:t>
      </w:r>
      <w:r w:rsidR="00002425">
        <w:t xml:space="preserve">Similarly, Jafari </w:t>
      </w:r>
      <w:r w:rsidR="00002425" w:rsidRPr="005318E9">
        <w:rPr>
          <w:i/>
          <w:iCs/>
        </w:rPr>
        <w:t>et al.</w:t>
      </w:r>
      <w:r w:rsidR="00002425">
        <w:t xml:space="preserve"> (2013) and Downey </w:t>
      </w:r>
      <w:r w:rsidR="00002425" w:rsidRPr="005318E9">
        <w:rPr>
          <w:i/>
          <w:iCs/>
        </w:rPr>
        <w:t>et al.</w:t>
      </w:r>
      <w:r w:rsidR="00002425">
        <w:t xml:space="preserve"> (2007) reflexively explore researcher emotions in studying vulnerable consumers and argue that the context may also affect the researcher.</w:t>
      </w:r>
      <w:r w:rsidR="001C198E">
        <w:t xml:space="preserve"> </w:t>
      </w:r>
      <w:r w:rsidR="00F6300C">
        <w:t xml:space="preserve">Our paper contributes to </w:t>
      </w:r>
      <w:r w:rsidR="00002425">
        <w:t xml:space="preserve">this growing </w:t>
      </w:r>
      <w:r w:rsidR="00F6300C">
        <w:t>literature by</w:t>
      </w:r>
      <w:r w:rsidR="00B3350E">
        <w:t xml:space="preserve"> focusing on reflexivity in action</w:t>
      </w:r>
      <w:r w:rsidR="006526C8">
        <w:t>,</w:t>
      </w:r>
      <w:r w:rsidR="00B3350E">
        <w:t xml:space="preserve"> </w:t>
      </w:r>
      <w:r w:rsidR="00002425">
        <w:t xml:space="preserve">as a way to </w:t>
      </w:r>
      <w:r w:rsidR="00C45FB2">
        <w:t xml:space="preserve">connect </w:t>
      </w:r>
      <w:r w:rsidR="00002425">
        <w:t>ethics with the practice of research.</w:t>
      </w:r>
      <w:r w:rsidR="001C198E">
        <w:t xml:space="preserve"> S</w:t>
      </w:r>
      <w:r w:rsidR="00420E18">
        <w:t>ince interpretive researchers aim to understand consumer’s lived experiences through entering their life world (Tadajewski, 2006), we need a reflexive way of thinking to address ethical</w:t>
      </w:r>
      <w:r w:rsidR="00B3350E">
        <w:t xml:space="preserve"> </w:t>
      </w:r>
      <w:r w:rsidR="001C198E">
        <w:t>matters</w:t>
      </w:r>
      <w:r w:rsidR="00420E18">
        <w:t xml:space="preserve"> that may arise in context</w:t>
      </w:r>
      <w:r w:rsidR="00353E00">
        <w:t xml:space="preserve"> (Guillemin and Gillam, 2004)</w:t>
      </w:r>
      <w:r w:rsidR="00420E18">
        <w:t>.</w:t>
      </w:r>
      <w:r w:rsidR="00597DF9">
        <w:t xml:space="preserve"> Such aspects of </w:t>
      </w:r>
      <w:r w:rsidR="00C83D8A">
        <w:t>doing research</w:t>
      </w:r>
      <w:r w:rsidR="00597DF9">
        <w:t xml:space="preserve"> often go unacknowledged in publications. </w:t>
      </w:r>
      <w:r w:rsidR="007B6021">
        <w:t>Ethical processes</w:t>
      </w:r>
      <w:r w:rsidR="00353E00">
        <w:t xml:space="preserve"> often move</w:t>
      </w:r>
      <w:r w:rsidR="00597DF9">
        <w:t xml:space="preserve"> as </w:t>
      </w:r>
      <w:r w:rsidR="00353E00">
        <w:t>if</w:t>
      </w:r>
      <w:r w:rsidR="00597DF9">
        <w:t xml:space="preserve"> all ethical issues can be foreseen </w:t>
      </w:r>
      <w:r w:rsidR="00C83D8A">
        <w:t xml:space="preserve">and managed </w:t>
      </w:r>
      <w:r w:rsidR="00597DF9">
        <w:t>before fieldwork</w:t>
      </w:r>
      <w:r w:rsidR="004633E5">
        <w:t xml:space="preserve"> commence</w:t>
      </w:r>
      <w:r w:rsidR="00597DF9">
        <w:t xml:space="preserve"> (Rossman and Rallis, 2010).</w:t>
      </w:r>
      <w:r w:rsidR="00C83D8A">
        <w:t xml:space="preserve"> However, as </w:t>
      </w:r>
      <w:proofErr w:type="spellStart"/>
      <w:r w:rsidR="008D5567">
        <w:t>Gummesson</w:t>
      </w:r>
      <w:proofErr w:type="spellEnd"/>
      <w:r w:rsidR="008D5567">
        <w:t xml:space="preserve"> (2007) </w:t>
      </w:r>
      <w:r w:rsidR="00254726">
        <w:t>notes</w:t>
      </w:r>
      <w:r w:rsidR="00D33FF4">
        <w:t>,</w:t>
      </w:r>
      <w:r w:rsidR="008D5567">
        <w:t xml:space="preserve"> t</w:t>
      </w:r>
      <w:r w:rsidR="00C83D8A">
        <w:t>here</w:t>
      </w:r>
      <w:r w:rsidR="008D5567">
        <w:t xml:space="preserve"> </w:t>
      </w:r>
      <w:r w:rsidR="00CF74E4">
        <w:t>are fewer</w:t>
      </w:r>
      <w:r w:rsidR="008D5567">
        <w:t xml:space="preserve"> re</w:t>
      </w:r>
      <w:r w:rsidR="003D2D25">
        <w:t>flective</w:t>
      </w:r>
      <w:r w:rsidR="008D5567">
        <w:t xml:space="preserve"> accounts on interactions in the field, especially interactions between</w:t>
      </w:r>
      <w:r w:rsidR="00330718">
        <w:t xml:space="preserve"> </w:t>
      </w:r>
      <w:r w:rsidR="008D5567">
        <w:t>“our inner self and accumulated experiences”</w:t>
      </w:r>
      <w:r w:rsidR="002F76EB">
        <w:t xml:space="preserve"> (p.132)</w:t>
      </w:r>
      <w:r w:rsidR="008D5567">
        <w:t>.</w:t>
      </w:r>
    </w:p>
    <w:p w14:paraId="3E25B0B3" w14:textId="4FBB7EB8" w:rsidR="00FB1718" w:rsidRDefault="00FB1718" w:rsidP="00FB1718">
      <w:pPr>
        <w:jc w:val="both"/>
      </w:pPr>
    </w:p>
    <w:p w14:paraId="214DBACB" w14:textId="5DFCAF3B" w:rsidR="006936BB" w:rsidRDefault="00D809F4" w:rsidP="003E2D73">
      <w:pPr>
        <w:jc w:val="both"/>
        <w:rPr>
          <w:bCs/>
          <w:color w:val="000000"/>
        </w:rPr>
      </w:pPr>
      <w:r>
        <w:t xml:space="preserve">In the following analysis, reflexivity is adopted as a process of self-awareness to </w:t>
      </w:r>
      <w:r w:rsidR="002F7AC3">
        <w:t>highlight</w:t>
      </w:r>
      <w:r w:rsidR="00FD2A8A">
        <w:t xml:space="preserve"> </w:t>
      </w:r>
      <w:r w:rsidRPr="00C83D8A">
        <w:t>the ethical dilemmas</w:t>
      </w:r>
      <w:r>
        <w:t xml:space="preserve"> we faced as</w:t>
      </w:r>
      <w:r w:rsidR="00597DF9">
        <w:t xml:space="preserve"> researchers</w:t>
      </w:r>
      <w:r>
        <w:t>.</w:t>
      </w:r>
      <w:r w:rsidR="00FD2A8A">
        <w:t xml:space="preserve"> </w:t>
      </w:r>
      <w:r>
        <w:t xml:space="preserve">Borrowing from Finlay (2002), self-awareness is a component of reflexivity as it </w:t>
      </w:r>
      <w:r w:rsidR="00365F12">
        <w:t>“</w:t>
      </w:r>
      <w:r w:rsidRPr="006A01EC">
        <w:t xml:space="preserve">involves a shift in our understanding of data collection from something objective that is accomplished through detached scrutiny of </w:t>
      </w:r>
      <w:r w:rsidR="00365F12">
        <w:t>‘</w:t>
      </w:r>
      <w:r w:rsidRPr="006A01EC">
        <w:t>what I know and how I know it</w:t>
      </w:r>
      <w:r w:rsidR="00365F12">
        <w:t>’</w:t>
      </w:r>
      <w:r w:rsidRPr="006A01EC">
        <w:t xml:space="preserve"> to recognizing how we ac</w:t>
      </w:r>
      <w:r>
        <w:t>tively construct our knowledge</w:t>
      </w:r>
      <w:r w:rsidR="00365F12">
        <w:t>”</w:t>
      </w:r>
      <w:r>
        <w:t xml:space="preserve"> (p.532). Such scrutiny is essential to track the challenges faced while in the field, as well as to account for </w:t>
      </w:r>
      <w:r w:rsidR="0055495A">
        <w:t>“</w:t>
      </w:r>
      <w:r w:rsidRPr="003F43FF">
        <w:t>the ethical dilemmas that permeate the research process and impin</w:t>
      </w:r>
      <w:r>
        <w:t>ge on the creation of knowledge</w:t>
      </w:r>
      <w:r w:rsidR="0055495A">
        <w:t>”</w:t>
      </w:r>
      <w:r w:rsidRPr="003F43FF">
        <w:t xml:space="preserve"> (McGraw </w:t>
      </w:r>
      <w:r w:rsidRPr="005F1E8A">
        <w:rPr>
          <w:i/>
          <w:iCs/>
        </w:rPr>
        <w:t>et al</w:t>
      </w:r>
      <w:r w:rsidRPr="003F43FF">
        <w:t>.</w:t>
      </w:r>
      <w:r w:rsidR="005F1E8A">
        <w:t>,</w:t>
      </w:r>
      <w:r w:rsidRPr="003F43FF">
        <w:t xml:space="preserve"> 20</w:t>
      </w:r>
      <w:r w:rsidR="00856F1C">
        <w:t>0</w:t>
      </w:r>
      <w:r w:rsidRPr="003F43FF">
        <w:t>0</w:t>
      </w:r>
      <w:r w:rsidR="005F1E8A">
        <w:t>, p.</w:t>
      </w:r>
      <w:r w:rsidRPr="003F43FF">
        <w:t>68)</w:t>
      </w:r>
      <w:r>
        <w:t xml:space="preserve">. </w:t>
      </w:r>
      <w:r w:rsidR="00597DF9">
        <w:t>To us, understanding the different variations of micro-ethical dilemmas is a way to enhance the authenticity of a study, demonstrating how the researcher has been immersed in the</w:t>
      </w:r>
      <w:r w:rsidR="00597DF9" w:rsidRPr="00C437FA">
        <w:t xml:space="preserve"> field (Hogg </w:t>
      </w:r>
      <w:r w:rsidR="00597DF9">
        <w:t>and</w:t>
      </w:r>
      <w:r w:rsidR="00597DF9" w:rsidRPr="00C437FA">
        <w:t xml:space="preserve"> </w:t>
      </w:r>
      <w:proofErr w:type="spellStart"/>
      <w:r w:rsidR="00597DF9" w:rsidRPr="00C437FA">
        <w:t>Maclaran</w:t>
      </w:r>
      <w:proofErr w:type="spellEnd"/>
      <w:r w:rsidR="00597DF9" w:rsidRPr="00C437FA">
        <w:t>, 2008)</w:t>
      </w:r>
      <w:r w:rsidR="00597DF9" w:rsidRPr="002A036F">
        <w:t>.</w:t>
      </w:r>
      <w:r w:rsidR="00597DF9">
        <w:t xml:space="preserve"> </w:t>
      </w:r>
      <w:r w:rsidR="00AC00EF">
        <w:t xml:space="preserve">By applying </w:t>
      </w:r>
      <w:r w:rsidR="00347B30">
        <w:t>a</w:t>
      </w:r>
      <w:r w:rsidR="00AC00EF">
        <w:t xml:space="preserve"> reflexive process to micro</w:t>
      </w:r>
      <w:r w:rsidR="00FD2A8A">
        <w:t>-</w:t>
      </w:r>
      <w:r w:rsidR="00AC00EF">
        <w:t>ethics</w:t>
      </w:r>
      <w:r w:rsidR="00C66206">
        <w:t xml:space="preserve"> in family consumption</w:t>
      </w:r>
      <w:r w:rsidR="00AC00EF">
        <w:t xml:space="preserve">, we aim to use a critical approach into </w:t>
      </w:r>
      <w:r w:rsidR="00FB1718">
        <w:rPr>
          <w:i/>
        </w:rPr>
        <w:t xml:space="preserve">how </w:t>
      </w:r>
      <w:r w:rsidR="00AC00EF">
        <w:t xml:space="preserve">we collected data, paying attention to the ethical decisions we took </w:t>
      </w:r>
      <w:r w:rsidR="00FB1718">
        <w:t>as well as how our role influenced the narration of our findings.</w:t>
      </w:r>
      <w:r>
        <w:t xml:space="preserve"> </w:t>
      </w:r>
      <w:r w:rsidR="007529E1">
        <w:t>W</w:t>
      </w:r>
      <w:r>
        <w:t>e aim</w:t>
      </w:r>
      <w:r w:rsidR="007529E1">
        <w:t>ed</w:t>
      </w:r>
      <w:r>
        <w:t xml:space="preserve"> to understand the nuances of</w:t>
      </w:r>
      <w:r w:rsidR="00347B30">
        <w:t xml:space="preserve"> ethical</w:t>
      </w:r>
      <w:r>
        <w:t xml:space="preserve"> dilemmas we can face</w:t>
      </w:r>
      <w:r w:rsidR="00365F12">
        <w:t xml:space="preserve"> while</w:t>
      </w:r>
      <w:r>
        <w:t xml:space="preserve"> studying family consumption, and if we can map them out.</w:t>
      </w:r>
      <w:r w:rsidR="00FB1718">
        <w:t xml:space="preserve"> In this reflexive process, both the medium</w:t>
      </w:r>
      <w:r w:rsidR="007529E1">
        <w:t xml:space="preserve"> -</w:t>
      </w:r>
      <w:r w:rsidR="00FB1718">
        <w:t xml:space="preserve"> the research method </w:t>
      </w:r>
      <w:r w:rsidR="00365F12">
        <w:t xml:space="preserve">- </w:t>
      </w:r>
      <w:r w:rsidR="00FB1718">
        <w:t xml:space="preserve">and the researcher are identified as “instruments of data </w:t>
      </w:r>
      <w:r w:rsidR="00F51DA8">
        <w:t>generation” (R</w:t>
      </w:r>
      <w:r w:rsidR="00365F12">
        <w:t>u</w:t>
      </w:r>
      <w:r w:rsidR="00F51DA8">
        <w:t>by, 2000, p.</w:t>
      </w:r>
      <w:r w:rsidR="00AC00EF">
        <w:t xml:space="preserve">152). </w:t>
      </w:r>
      <w:r>
        <w:t>T</w:t>
      </w:r>
      <w:r w:rsidR="003D2D25">
        <w:t>hus, in this process we</w:t>
      </w:r>
      <w:r w:rsidR="00FB1718">
        <w:t xml:space="preserve"> account</w:t>
      </w:r>
      <w:r>
        <w:t xml:space="preserve"> for our challenges and </w:t>
      </w:r>
      <w:r>
        <w:lastRenderedPageBreak/>
        <w:t>impasses,</w:t>
      </w:r>
      <w:r w:rsidR="003D2D25">
        <w:t xml:space="preserve"> </w:t>
      </w:r>
      <w:r w:rsidR="00FB1718">
        <w:t>for the data we did not manage to generate, for the expectations we had from the methodology an</w:t>
      </w:r>
      <w:r w:rsidR="00AC00EF">
        <w:t xml:space="preserve">d for how we learned from those </w:t>
      </w:r>
      <w:r w:rsidR="00330718">
        <w:t>tensions</w:t>
      </w:r>
      <w:r w:rsidR="00FB1718">
        <w:t>.</w:t>
      </w:r>
    </w:p>
    <w:p w14:paraId="4F128864" w14:textId="7E37B84D" w:rsidR="00AC3DB4" w:rsidRDefault="00F11F48" w:rsidP="003E2D73">
      <w:pPr>
        <w:pStyle w:val="Heading1"/>
      </w:pPr>
      <w:r>
        <w:t>Overview of Methodologies</w:t>
      </w:r>
    </w:p>
    <w:p w14:paraId="2E3E7C3B" w14:textId="0F767517" w:rsidR="00D77D23" w:rsidRDefault="00D77D23" w:rsidP="00DD4E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bCs/>
          <w:color w:val="000000"/>
          <w:sz w:val="28"/>
          <w:szCs w:val="28"/>
        </w:rPr>
      </w:pPr>
    </w:p>
    <w:p w14:paraId="60F712E0" w14:textId="67C996E7" w:rsidR="00ED446E" w:rsidRPr="00FB4FEE" w:rsidRDefault="00206266" w:rsidP="00ED446E">
      <w:pPr>
        <w:jc w:val="both"/>
        <w:rPr>
          <w:lang w:val="en-US"/>
        </w:rPr>
      </w:pPr>
      <w:r>
        <w:t>We chose two research projects in which we ha</w:t>
      </w:r>
      <w:r w:rsidR="00251378">
        <w:t xml:space="preserve">ve </w:t>
      </w:r>
      <w:r>
        <w:t>personally</w:t>
      </w:r>
      <w:r w:rsidR="00163F16">
        <w:t xml:space="preserve"> been</w:t>
      </w:r>
      <w:r>
        <w:t xml:space="preserve"> involved</w:t>
      </w:r>
      <w:r w:rsidR="00D809F4">
        <w:t xml:space="preserve"> </w:t>
      </w:r>
      <w:r w:rsidR="00163F16">
        <w:t xml:space="preserve">in </w:t>
      </w:r>
      <w:r w:rsidR="00D809F4">
        <w:t xml:space="preserve">from the design </w:t>
      </w:r>
      <w:r w:rsidR="004633E5">
        <w:t xml:space="preserve">phase </w:t>
      </w:r>
      <w:r w:rsidR="00D809F4">
        <w:t>to the final interpretation</w:t>
      </w:r>
      <w:r>
        <w:t xml:space="preserve"> to build on our reflex</w:t>
      </w:r>
      <w:r w:rsidR="00D809F4">
        <w:t>ive thinking</w:t>
      </w:r>
      <w:r>
        <w:t>.</w:t>
      </w:r>
      <w:r w:rsidR="00C011A3">
        <w:t xml:space="preserve"> </w:t>
      </w:r>
      <w:r w:rsidR="00163F16">
        <w:t>These two projects focused on different aspects of family food consumption</w:t>
      </w:r>
      <w:r w:rsidR="0068752E">
        <w:t>.</w:t>
      </w:r>
      <w:r w:rsidR="00163F16">
        <w:t xml:space="preserve"> </w:t>
      </w:r>
      <w:r w:rsidR="0068752E">
        <w:t>T</w:t>
      </w:r>
      <w:r w:rsidR="00163F16">
        <w:t>hus</w:t>
      </w:r>
      <w:r w:rsidR="00FC3FF4">
        <w:t>,</w:t>
      </w:r>
      <w:r w:rsidR="00163F16">
        <w:t xml:space="preserve"> we reckoned </w:t>
      </w:r>
      <w:r w:rsidR="0068752E">
        <w:t xml:space="preserve">both </w:t>
      </w:r>
      <w:r w:rsidR="00FC3FF4">
        <w:t>studies</w:t>
      </w:r>
      <w:r w:rsidR="00163F16">
        <w:t xml:space="preserve"> are likely to raise</w:t>
      </w:r>
      <w:r w:rsidR="004633E5">
        <w:t xml:space="preserve"> relat</w:t>
      </w:r>
      <w:r w:rsidR="00656B0B">
        <w:t>ed</w:t>
      </w:r>
      <w:r w:rsidR="00163F16">
        <w:t xml:space="preserve"> ethical issues</w:t>
      </w:r>
      <w:r w:rsidR="00ED446E">
        <w:t xml:space="preserve">, which is </w:t>
      </w:r>
      <w:r w:rsidR="0068752E">
        <w:t xml:space="preserve">useful to compare our </w:t>
      </w:r>
      <w:r w:rsidR="00ED446E">
        <w:t>reflexive</w:t>
      </w:r>
      <w:r w:rsidR="00656B0B">
        <w:t xml:space="preserve"> experiences</w:t>
      </w:r>
      <w:r w:rsidR="00ED446E">
        <w:t xml:space="preserve">. </w:t>
      </w:r>
      <w:r w:rsidR="00163F16">
        <w:t>The first project</w:t>
      </w:r>
      <w:r w:rsidR="0068752E">
        <w:t xml:space="preserve"> (conducted by Author 2) focused on family morning routines and </w:t>
      </w:r>
      <w:r w:rsidR="006526C8">
        <w:t xml:space="preserve">family </w:t>
      </w:r>
      <w:r w:rsidR="0068752E">
        <w:t>display at breakfast. Interviews were conducted with 34 participants</w:t>
      </w:r>
      <w:r w:rsidR="0068752E" w:rsidRPr="0068752E">
        <w:t xml:space="preserve"> </w:t>
      </w:r>
      <w:r w:rsidR="0068752E">
        <w:t xml:space="preserve">to understand, from consumers’ accounts, if breakfast was considered a family meal, and if family beliefs and ideologies affected this understanding. The second project (conducted by Author 1) </w:t>
      </w:r>
      <w:r w:rsidR="0068752E">
        <w:rPr>
          <w:lang w:val="en-US"/>
        </w:rPr>
        <w:t>used participant observation</w:t>
      </w:r>
      <w:r w:rsidR="00867718">
        <w:rPr>
          <w:lang w:val="en-US"/>
        </w:rPr>
        <w:t>s</w:t>
      </w:r>
      <w:r w:rsidR="0068752E">
        <w:rPr>
          <w:lang w:val="en-US"/>
        </w:rPr>
        <w:t xml:space="preserve"> to explore how </w:t>
      </w:r>
      <w:r w:rsidR="000F5BDF">
        <w:rPr>
          <w:lang w:val="en-US"/>
        </w:rPr>
        <w:t>family dinner</w:t>
      </w:r>
      <w:r w:rsidR="0068752E">
        <w:rPr>
          <w:lang w:val="en-US"/>
        </w:rPr>
        <w:t xml:space="preserve"> </w:t>
      </w:r>
      <w:r w:rsidR="000F5BDF">
        <w:rPr>
          <w:lang w:val="en-US"/>
        </w:rPr>
        <w:t xml:space="preserve">routines were born, and in turn how collective family identities emerged in newly cohabited couples. </w:t>
      </w:r>
      <w:r w:rsidR="0068752E">
        <w:rPr>
          <w:color w:val="000000"/>
          <w:u w:color="000000"/>
        </w:rPr>
        <w:t xml:space="preserve">The research design consisted of a </w:t>
      </w:r>
      <w:r w:rsidR="007529E1">
        <w:rPr>
          <w:color w:val="000000"/>
          <w:u w:color="000000"/>
        </w:rPr>
        <w:t>6</w:t>
      </w:r>
      <w:r w:rsidR="0068752E">
        <w:rPr>
          <w:color w:val="000000"/>
          <w:u w:color="000000"/>
        </w:rPr>
        <w:t xml:space="preserve"> </w:t>
      </w:r>
      <w:r w:rsidR="0068752E" w:rsidRPr="00844934">
        <w:rPr>
          <w:color w:val="000000"/>
          <w:u w:color="000000"/>
        </w:rPr>
        <w:t>month</w:t>
      </w:r>
      <w:r w:rsidR="0068752E">
        <w:rPr>
          <w:color w:val="000000"/>
          <w:u w:color="000000"/>
        </w:rPr>
        <w:t>s</w:t>
      </w:r>
      <w:r w:rsidR="0068752E" w:rsidRPr="00844934">
        <w:rPr>
          <w:color w:val="000000"/>
          <w:u w:color="000000"/>
        </w:rPr>
        <w:t xml:space="preserve"> part</w:t>
      </w:r>
      <w:r w:rsidR="0068752E">
        <w:rPr>
          <w:color w:val="000000"/>
          <w:u w:color="000000"/>
        </w:rPr>
        <w:t xml:space="preserve">icipant observation with 13 </w:t>
      </w:r>
      <w:r w:rsidR="0068752E" w:rsidRPr="00844934">
        <w:rPr>
          <w:color w:val="000000"/>
          <w:u w:color="000000"/>
        </w:rPr>
        <w:t>newly cohabited couples residing in</w:t>
      </w:r>
      <w:r w:rsidR="0068752E">
        <w:rPr>
          <w:color w:val="000000"/>
          <w:u w:color="000000"/>
        </w:rPr>
        <w:t xml:space="preserve"> London. </w:t>
      </w:r>
      <w:r w:rsidR="0068752E">
        <w:rPr>
          <w:lang w:val="en-US"/>
        </w:rPr>
        <w:t>The researcher visited each c</w:t>
      </w:r>
      <w:r w:rsidR="0068752E" w:rsidRPr="00244C9F">
        <w:rPr>
          <w:lang w:val="en-US"/>
        </w:rPr>
        <w:t>ouple once a month to accompany them to grocery shopping trip</w:t>
      </w:r>
      <w:r w:rsidR="0068752E">
        <w:rPr>
          <w:lang w:val="en-US"/>
        </w:rPr>
        <w:t>s,</w:t>
      </w:r>
      <w:r w:rsidR="0068752E" w:rsidRPr="00244C9F">
        <w:rPr>
          <w:lang w:val="en-US"/>
        </w:rPr>
        <w:t xml:space="preserve"> </w:t>
      </w:r>
      <w:r w:rsidR="0068752E">
        <w:rPr>
          <w:lang w:val="en-US"/>
        </w:rPr>
        <w:t xml:space="preserve">stayed at </w:t>
      </w:r>
      <w:r w:rsidR="0068752E" w:rsidRPr="00244C9F">
        <w:rPr>
          <w:lang w:val="en-US"/>
        </w:rPr>
        <w:t>their house to see how they plan</w:t>
      </w:r>
      <w:r w:rsidR="0068752E">
        <w:rPr>
          <w:lang w:val="en-US"/>
        </w:rPr>
        <w:t>ned</w:t>
      </w:r>
      <w:r w:rsidR="0068752E" w:rsidRPr="00244C9F">
        <w:rPr>
          <w:lang w:val="en-US"/>
        </w:rPr>
        <w:t xml:space="preserve"> and prepare</w:t>
      </w:r>
      <w:r w:rsidR="0068752E">
        <w:rPr>
          <w:lang w:val="en-US"/>
        </w:rPr>
        <w:t>d their meals, how they ate, and how leftovers were utili</w:t>
      </w:r>
      <w:r w:rsidR="00BA0139">
        <w:rPr>
          <w:lang w:val="en-US"/>
        </w:rPr>
        <w:t>z</w:t>
      </w:r>
      <w:r w:rsidR="0068752E">
        <w:rPr>
          <w:lang w:val="en-US"/>
        </w:rPr>
        <w:t>ed.</w:t>
      </w:r>
      <w:r w:rsidR="0068752E" w:rsidRPr="0068752E">
        <w:rPr>
          <w:lang w:val="en-US"/>
        </w:rPr>
        <w:t xml:space="preserve"> </w:t>
      </w:r>
      <w:r w:rsidR="0068752E">
        <w:rPr>
          <w:lang w:val="en-US"/>
        </w:rPr>
        <w:t>As part of the observations, audios of the speech-in-action w</w:t>
      </w:r>
      <w:r w:rsidR="00FC3FF4">
        <w:rPr>
          <w:lang w:val="en-US"/>
        </w:rPr>
        <w:t>ere</w:t>
      </w:r>
      <w:r w:rsidR="0068752E">
        <w:rPr>
          <w:lang w:val="en-US"/>
        </w:rPr>
        <w:t xml:space="preserve"> recorded, supplemented by</w:t>
      </w:r>
      <w:r w:rsidR="00ED446E">
        <w:rPr>
          <w:lang w:val="en-US"/>
        </w:rPr>
        <w:t xml:space="preserve"> interviews and</w:t>
      </w:r>
      <w:r w:rsidR="0068752E">
        <w:rPr>
          <w:lang w:val="en-US"/>
        </w:rPr>
        <w:t xml:space="preserve"> pictures. </w:t>
      </w:r>
      <w:r w:rsidR="00ED446E">
        <w:t>Both these research projects gained ethical approval from Royal Holloway University of London and were granted voluntary participation.</w:t>
      </w:r>
    </w:p>
    <w:p w14:paraId="78618340" w14:textId="3A10944E" w:rsidR="0068752E" w:rsidRDefault="0068752E" w:rsidP="0068752E">
      <w:pPr>
        <w:jc w:val="both"/>
        <w:rPr>
          <w:lang w:val="en-US"/>
        </w:rPr>
      </w:pPr>
    </w:p>
    <w:p w14:paraId="40933713" w14:textId="651A815D" w:rsidR="002D64AF" w:rsidRDefault="00ED446E" w:rsidP="009574B1">
      <w:pPr>
        <w:jc w:val="both"/>
      </w:pPr>
      <w:r>
        <w:rPr>
          <w:lang w:val="en-US"/>
        </w:rPr>
        <w:t>Since both</w:t>
      </w:r>
      <w:r w:rsidR="00FC3FF4">
        <w:rPr>
          <w:lang w:val="en-US"/>
        </w:rPr>
        <w:t xml:space="preserve"> </w:t>
      </w:r>
      <w:r>
        <w:rPr>
          <w:lang w:val="en-US"/>
        </w:rPr>
        <w:t xml:space="preserve">projects </w:t>
      </w:r>
      <w:r w:rsidR="00867718">
        <w:rPr>
          <w:lang w:val="en-US"/>
        </w:rPr>
        <w:t>adopted</w:t>
      </w:r>
      <w:r>
        <w:rPr>
          <w:lang w:val="en-US"/>
        </w:rPr>
        <w:t xml:space="preserve"> different</w:t>
      </w:r>
      <w:r w:rsidR="00B55806">
        <w:rPr>
          <w:lang w:val="en-US"/>
        </w:rPr>
        <w:t xml:space="preserve"> qualitative</w:t>
      </w:r>
      <w:r>
        <w:rPr>
          <w:lang w:val="en-US"/>
        </w:rPr>
        <w:t xml:space="preserve"> research methods to understand aspects of family </w:t>
      </w:r>
      <w:r w:rsidR="003450CA">
        <w:rPr>
          <w:lang w:val="en-US"/>
        </w:rPr>
        <w:t xml:space="preserve">food </w:t>
      </w:r>
      <w:r>
        <w:rPr>
          <w:lang w:val="en-US"/>
        </w:rPr>
        <w:t xml:space="preserve">consumption, we could </w:t>
      </w:r>
      <w:r w:rsidR="00D97F6F">
        <w:rPr>
          <w:lang w:val="en-US"/>
        </w:rPr>
        <w:t>analyze</w:t>
      </w:r>
      <w:r>
        <w:rPr>
          <w:lang w:val="en-US"/>
        </w:rPr>
        <w:t xml:space="preserve"> </w:t>
      </w:r>
      <w:r w:rsidR="00FF0221">
        <w:rPr>
          <w:lang w:val="en-US"/>
        </w:rPr>
        <w:t xml:space="preserve">and compare </w:t>
      </w:r>
      <w:r>
        <w:rPr>
          <w:lang w:val="en-US"/>
        </w:rPr>
        <w:t>the ethical dilemmas arising from both</w:t>
      </w:r>
      <w:r w:rsidR="009B3D84">
        <w:rPr>
          <w:lang w:val="en-US"/>
        </w:rPr>
        <w:t xml:space="preserve"> methods</w:t>
      </w:r>
      <w:r w:rsidR="008E5207">
        <w:rPr>
          <w:lang w:val="en-US"/>
        </w:rPr>
        <w:t>.</w:t>
      </w:r>
      <w:r w:rsidR="00831B7D">
        <w:rPr>
          <w:lang w:val="en-US"/>
        </w:rPr>
        <w:t xml:space="preserve"> </w:t>
      </w:r>
      <w:r w:rsidR="00831B7D">
        <w:t>Although we experienced all</w:t>
      </w:r>
      <w:r w:rsidR="0068725F">
        <w:t xml:space="preserve"> </w:t>
      </w:r>
      <w:r w:rsidR="00831B7D">
        <w:t xml:space="preserve">five dilemmas in both our projects, certain </w:t>
      </w:r>
      <w:r w:rsidR="00AD519D">
        <w:t xml:space="preserve">issues </w:t>
      </w:r>
      <w:r w:rsidR="00831B7D">
        <w:t>manifested more in certain methodologies adopted.</w:t>
      </w:r>
      <w:r w:rsidR="008E5207">
        <w:rPr>
          <w:lang w:val="en-US"/>
        </w:rPr>
        <w:t xml:space="preserve"> </w:t>
      </w:r>
      <w:r w:rsidR="009B3D84">
        <w:t xml:space="preserve">The </w:t>
      </w:r>
      <w:r w:rsidR="00163F16">
        <w:t>interviews</w:t>
      </w:r>
      <w:r w:rsidR="009B3D84">
        <w:t xml:space="preserve"> were useful to analyse issues arising from</w:t>
      </w:r>
      <w:r w:rsidR="00163F16">
        <w:t xml:space="preserve"> </w:t>
      </w:r>
      <w:r w:rsidR="009B3D84">
        <w:t>the</w:t>
      </w:r>
      <w:r w:rsidR="009A5E84">
        <w:t xml:space="preserve"> </w:t>
      </w:r>
      <w:r w:rsidR="00163F16">
        <w:t xml:space="preserve">spoken collective, </w:t>
      </w:r>
      <w:r w:rsidR="00FB1909">
        <w:t xml:space="preserve">which is </w:t>
      </w:r>
      <w:r w:rsidR="00163F16">
        <w:t>a sense of family retained by the individual. On one hand, these accounts of family explore the meanings individuals imbue in doing family</w:t>
      </w:r>
      <w:r w:rsidR="003450CA">
        <w:t>;</w:t>
      </w:r>
      <w:r w:rsidR="00163F16">
        <w:t xml:space="preserve"> on the other, they </w:t>
      </w:r>
      <w:r w:rsidR="00656B0B">
        <w:t>illustrate</w:t>
      </w:r>
      <w:r w:rsidR="00163F16">
        <w:t xml:space="preserve"> the idealisations individuals retain of</w:t>
      </w:r>
      <w:r w:rsidR="00197D08">
        <w:t xml:space="preserve"> certain</w:t>
      </w:r>
      <w:r w:rsidR="00163F16">
        <w:t xml:space="preserve"> </w:t>
      </w:r>
      <w:r w:rsidR="00656B0B">
        <w:t>family</w:t>
      </w:r>
      <w:r w:rsidR="00163F16">
        <w:t xml:space="preserve"> performances. </w:t>
      </w:r>
      <w:r w:rsidR="00FB1909">
        <w:t xml:space="preserve">In narrating their roles and expectations, individuals </w:t>
      </w:r>
      <w:r w:rsidR="00E04A99">
        <w:t>often</w:t>
      </w:r>
      <w:r w:rsidR="00FB1909">
        <w:t xml:space="preserve"> reflect and </w:t>
      </w:r>
      <w:r w:rsidR="00E04A99">
        <w:t>update</w:t>
      </w:r>
      <w:r w:rsidR="00FB1909">
        <w:t xml:space="preserve"> their accounts based on feedback from others</w:t>
      </w:r>
      <w:r w:rsidR="00E04A99">
        <w:t xml:space="preserve"> and the stories in which they reside (</w:t>
      </w:r>
      <w:proofErr w:type="spellStart"/>
      <w:r w:rsidR="00E04A99">
        <w:t>Orbuch</w:t>
      </w:r>
      <w:proofErr w:type="spellEnd"/>
      <w:r w:rsidR="00E04A99">
        <w:t>, 1997). Interviews were thus</w:t>
      </w:r>
      <w:r w:rsidR="008E5207">
        <w:t xml:space="preserve"> more</w:t>
      </w:r>
      <w:r w:rsidR="00E04A99">
        <w:t xml:space="preserve"> likely to generate display and positioning dilemmas, </w:t>
      </w:r>
      <w:r w:rsidR="008E5207">
        <w:t>reflecting</w:t>
      </w:r>
      <w:r w:rsidR="00E04A99">
        <w:t xml:space="preserve"> how the display work of the researcher affected the families studied.</w:t>
      </w:r>
      <w:r w:rsidR="008E5207">
        <w:t xml:space="preserve"> </w:t>
      </w:r>
      <w:r w:rsidR="00AD519D">
        <w:t>Instead, o</w:t>
      </w:r>
      <w:r w:rsidR="008E6194">
        <w:t>bservation</w:t>
      </w:r>
      <w:r w:rsidR="009B3D84">
        <w:t>s</w:t>
      </w:r>
      <w:r w:rsidR="00AD519D">
        <w:rPr>
          <w:lang w:val="en-US"/>
        </w:rPr>
        <w:t xml:space="preserve"> </w:t>
      </w:r>
      <w:r w:rsidR="009A5E84">
        <w:rPr>
          <w:lang w:val="en-US"/>
        </w:rPr>
        <w:t>captured</w:t>
      </w:r>
      <w:r w:rsidR="00FF0221">
        <w:rPr>
          <w:lang w:val="en-US"/>
        </w:rPr>
        <w:t xml:space="preserve"> the tensions</w:t>
      </w:r>
      <w:r w:rsidR="009A5E84">
        <w:rPr>
          <w:lang w:val="en-US"/>
        </w:rPr>
        <w:t xml:space="preserve"> </w:t>
      </w:r>
      <w:r w:rsidR="00FF0221">
        <w:rPr>
          <w:lang w:val="en-US"/>
        </w:rPr>
        <w:t xml:space="preserve">arising from </w:t>
      </w:r>
      <w:r w:rsidR="002D64AF">
        <w:rPr>
          <w:lang w:val="en-US"/>
        </w:rPr>
        <w:t>witnessing</w:t>
      </w:r>
      <w:r w:rsidR="009A5E84">
        <w:rPr>
          <w:lang w:val="en-US"/>
        </w:rPr>
        <w:t xml:space="preserve"> tacit behavior and </w:t>
      </w:r>
      <w:r w:rsidR="00FF0221">
        <w:rPr>
          <w:lang w:val="en-US"/>
        </w:rPr>
        <w:t>unintentional slips</w:t>
      </w:r>
      <w:r w:rsidR="009432F7">
        <w:rPr>
          <w:lang w:val="en-US"/>
        </w:rPr>
        <w:t xml:space="preserve"> </w:t>
      </w:r>
      <w:r w:rsidR="00FF0221">
        <w:rPr>
          <w:lang w:val="en-US"/>
        </w:rPr>
        <w:t>(</w:t>
      </w:r>
      <w:proofErr w:type="spellStart"/>
      <w:r w:rsidR="00FF0221">
        <w:rPr>
          <w:lang w:val="en-US"/>
        </w:rPr>
        <w:t>Arnould</w:t>
      </w:r>
      <w:proofErr w:type="spellEnd"/>
      <w:r w:rsidR="00FF0221">
        <w:rPr>
          <w:lang w:val="en-US"/>
        </w:rPr>
        <w:t>, 1998).</w:t>
      </w:r>
      <w:r w:rsidR="009432F7">
        <w:rPr>
          <w:lang w:val="en-US"/>
        </w:rPr>
        <w:t xml:space="preserve"> Since observations </w:t>
      </w:r>
      <w:r w:rsidR="00AD519D">
        <w:rPr>
          <w:lang w:val="en-US"/>
        </w:rPr>
        <w:t xml:space="preserve">required </w:t>
      </w:r>
      <w:r w:rsidR="009432F7">
        <w:rPr>
          <w:lang w:val="en-US"/>
        </w:rPr>
        <w:t xml:space="preserve">the </w:t>
      </w:r>
      <w:r w:rsidR="005B0C23">
        <w:rPr>
          <w:lang w:val="en-US"/>
        </w:rPr>
        <w:t xml:space="preserve">researcher </w:t>
      </w:r>
      <w:r w:rsidR="009432F7">
        <w:rPr>
          <w:lang w:val="en-US"/>
        </w:rPr>
        <w:t>to be</w:t>
      </w:r>
      <w:r w:rsidR="005B0C23">
        <w:rPr>
          <w:lang w:val="en-US"/>
        </w:rPr>
        <w:t xml:space="preserve"> immersed in the social world of the participants over time</w:t>
      </w:r>
      <w:r w:rsidR="00957504">
        <w:rPr>
          <w:lang w:val="en-US"/>
        </w:rPr>
        <w:t xml:space="preserve">, </w:t>
      </w:r>
      <w:r w:rsidR="002D64AF">
        <w:rPr>
          <w:lang w:val="en-US"/>
        </w:rPr>
        <w:t xml:space="preserve">it </w:t>
      </w:r>
      <w:r w:rsidR="005054A0">
        <w:rPr>
          <w:lang w:val="en-US"/>
        </w:rPr>
        <w:t>can</w:t>
      </w:r>
      <w:r w:rsidR="007C1348">
        <w:rPr>
          <w:lang w:val="en-US"/>
        </w:rPr>
        <w:t xml:space="preserve"> capture various revelatory moments</w:t>
      </w:r>
      <w:r w:rsidR="00957504">
        <w:rPr>
          <w:lang w:val="en-US"/>
        </w:rPr>
        <w:t xml:space="preserve"> (Saunders </w:t>
      </w:r>
      <w:r w:rsidR="00957504" w:rsidRPr="00912A49">
        <w:rPr>
          <w:i/>
          <w:iCs/>
          <w:lang w:val="en-US"/>
        </w:rPr>
        <w:t>et al</w:t>
      </w:r>
      <w:r w:rsidR="00957504">
        <w:rPr>
          <w:lang w:val="en-US"/>
        </w:rPr>
        <w:t>., 2009)</w:t>
      </w:r>
      <w:r w:rsidR="009432F7">
        <w:t xml:space="preserve">. </w:t>
      </w:r>
      <w:r w:rsidR="00D862D0">
        <w:t>As such, the investigation</w:t>
      </w:r>
      <w:r w:rsidR="009A5E84">
        <w:t xml:space="preserve"> </w:t>
      </w:r>
      <w:r w:rsidR="002D64AF">
        <w:t>generate</w:t>
      </w:r>
      <w:r w:rsidR="00D862D0">
        <w:t>d more</w:t>
      </w:r>
      <w:r w:rsidR="007C1348">
        <w:t xml:space="preserve"> </w:t>
      </w:r>
      <w:r w:rsidR="002D64AF">
        <w:t>emotional and practical dilemmas</w:t>
      </w:r>
      <w:r w:rsidR="007C1348">
        <w:t xml:space="preserve">, </w:t>
      </w:r>
      <w:r w:rsidR="00D862D0">
        <w:t>for example</w:t>
      </w:r>
      <w:r w:rsidR="007C1348">
        <w:t xml:space="preserve"> </w:t>
      </w:r>
      <w:r w:rsidR="00D862D0">
        <w:t xml:space="preserve">when </w:t>
      </w:r>
      <w:r w:rsidR="002D64AF">
        <w:t>witnessing family disputes in action.</w:t>
      </w:r>
    </w:p>
    <w:p w14:paraId="50A16973" w14:textId="77777777" w:rsidR="000D3B7F" w:rsidRDefault="000D3B7F" w:rsidP="009574B1">
      <w:pPr>
        <w:jc w:val="both"/>
        <w:rPr>
          <w:lang w:val="en-US"/>
        </w:rPr>
      </w:pPr>
    </w:p>
    <w:p w14:paraId="698E5779" w14:textId="14C75BB3" w:rsidR="008B5042" w:rsidRDefault="002E5695" w:rsidP="009574B1">
      <w:pPr>
        <w:jc w:val="both"/>
      </w:pPr>
      <w:r>
        <w:rPr>
          <w:lang w:val="en-US"/>
        </w:rPr>
        <w:t>Author 1 and 2 independently identified the ethical issues arising from their own</w:t>
      </w:r>
      <w:r w:rsidR="009B3D84">
        <w:rPr>
          <w:lang w:val="en-US"/>
        </w:rPr>
        <w:t xml:space="preserve"> projects</w:t>
      </w:r>
      <w:r w:rsidR="00E05F48">
        <w:rPr>
          <w:lang w:val="en-US"/>
        </w:rPr>
        <w:t>. In a second stage, these issues were combined and classified, using, where possible, the support of existing literature.</w:t>
      </w:r>
      <w:r w:rsidR="00EE0AF7">
        <w:rPr>
          <w:lang w:val="en-US"/>
        </w:rPr>
        <w:t xml:space="preserve"> Although our research journeys were independent, f</w:t>
      </w:r>
      <w:r w:rsidR="002718D7">
        <w:rPr>
          <w:lang w:val="en-US"/>
        </w:rPr>
        <w:t xml:space="preserve">ollowing Jafari </w:t>
      </w:r>
      <w:r w:rsidR="002718D7" w:rsidRPr="005F1E8A">
        <w:rPr>
          <w:i/>
          <w:iCs/>
          <w:lang w:val="en-US"/>
        </w:rPr>
        <w:t>et al</w:t>
      </w:r>
      <w:r w:rsidR="00E524A8">
        <w:rPr>
          <w:lang w:val="en-US"/>
        </w:rPr>
        <w:t>.</w:t>
      </w:r>
      <w:r w:rsidR="002718D7">
        <w:rPr>
          <w:lang w:val="en-US"/>
        </w:rPr>
        <w:t xml:space="preserve"> (2013), we reflected on shared tensions in </w:t>
      </w:r>
      <w:r w:rsidR="00E524A8">
        <w:rPr>
          <w:lang w:val="en-US"/>
        </w:rPr>
        <w:t>our experiences</w:t>
      </w:r>
      <w:r w:rsidR="002718D7">
        <w:rPr>
          <w:lang w:val="en-US"/>
        </w:rPr>
        <w:t xml:space="preserve"> which fostered our collaborative project. In doing so, we “move</w:t>
      </w:r>
      <w:r w:rsidR="00E524A8">
        <w:rPr>
          <w:lang w:val="en-US"/>
        </w:rPr>
        <w:t>d</w:t>
      </w:r>
      <w:r w:rsidR="002718D7">
        <w:rPr>
          <w:lang w:val="en-US"/>
        </w:rPr>
        <w:t xml:space="preserve"> beyond our individual perspectives and attempted to find convergence”</w:t>
      </w:r>
      <w:r w:rsidR="003C2843">
        <w:rPr>
          <w:lang w:val="en-US"/>
        </w:rPr>
        <w:t>, in order to contribute to knowledge production (</w:t>
      </w:r>
      <w:r w:rsidR="007529E1">
        <w:rPr>
          <w:lang w:val="en-US"/>
        </w:rPr>
        <w:t xml:space="preserve">Jafari </w:t>
      </w:r>
      <w:r w:rsidR="007529E1" w:rsidRPr="007529E1">
        <w:rPr>
          <w:i/>
          <w:iCs/>
          <w:lang w:val="en-US"/>
        </w:rPr>
        <w:t>et al</w:t>
      </w:r>
      <w:r w:rsidR="007529E1">
        <w:rPr>
          <w:lang w:val="en-US"/>
        </w:rPr>
        <w:t xml:space="preserve">., 2013, </w:t>
      </w:r>
      <w:r w:rsidR="003C2843">
        <w:rPr>
          <w:lang w:val="en-US"/>
        </w:rPr>
        <w:t xml:space="preserve">p.1187). </w:t>
      </w:r>
      <w:r w:rsidR="00E05F48">
        <w:rPr>
          <w:lang w:val="en-US"/>
        </w:rPr>
        <w:t>As a result, the analysis identified five ethical dilemmas that are relevant to family</w:t>
      </w:r>
      <w:r w:rsidR="00E524A8">
        <w:rPr>
          <w:lang w:val="en-US"/>
        </w:rPr>
        <w:t xml:space="preserve"> consumption</w:t>
      </w:r>
      <w:r w:rsidR="00E05F48">
        <w:rPr>
          <w:lang w:val="en-US"/>
        </w:rPr>
        <w:t xml:space="preserve"> research</w:t>
      </w:r>
      <w:r w:rsidR="009A43BD">
        <w:rPr>
          <w:lang w:val="en-US"/>
        </w:rPr>
        <w:t>,</w:t>
      </w:r>
      <w:r w:rsidR="00E05F48">
        <w:rPr>
          <w:lang w:val="en-US"/>
        </w:rPr>
        <w:t xml:space="preserve"> </w:t>
      </w:r>
      <w:r w:rsidR="009A43BD">
        <w:rPr>
          <w:lang w:val="en-US"/>
        </w:rPr>
        <w:t>wh</w:t>
      </w:r>
      <w:r w:rsidR="005F1756">
        <w:rPr>
          <w:lang w:val="en-US"/>
        </w:rPr>
        <w:t>ich</w:t>
      </w:r>
      <w:r w:rsidR="009A43BD">
        <w:rPr>
          <w:lang w:val="en-US"/>
        </w:rPr>
        <w:t xml:space="preserve"> we label as: </w:t>
      </w:r>
      <w:r w:rsidR="00E05F48">
        <w:t xml:space="preserve">display, positioning, emotional, practical and consent dilemmas. </w:t>
      </w:r>
      <w:r w:rsidR="00BC4AF1">
        <w:t xml:space="preserve">These </w:t>
      </w:r>
      <w:r w:rsidR="00957504">
        <w:t>dilemmas</w:t>
      </w:r>
      <w:r w:rsidR="005F1756">
        <w:t xml:space="preserve"> </w:t>
      </w:r>
      <w:r w:rsidR="00BC4AF1">
        <w:t xml:space="preserve">are not </w:t>
      </w:r>
      <w:r w:rsidR="00D809F4">
        <w:t>mutually exclusive</w:t>
      </w:r>
      <w:r w:rsidR="0091265C">
        <w:t>,</w:t>
      </w:r>
      <w:r w:rsidR="00C53F14">
        <w:t xml:space="preserve"> as </w:t>
      </w:r>
      <w:r w:rsidR="008E5207">
        <w:t>they can</w:t>
      </w:r>
      <w:r w:rsidR="0091265C">
        <w:t xml:space="preserve"> overlap with one another. For example, as we will show</w:t>
      </w:r>
      <w:r w:rsidR="00F12045">
        <w:t>,</w:t>
      </w:r>
      <w:r w:rsidR="0091265C">
        <w:t xml:space="preserve"> display can also have repercussions for emotional dilemmas.</w:t>
      </w:r>
      <w:r w:rsidR="00302CC0">
        <w:t xml:space="preserve"> </w:t>
      </w:r>
      <w:r w:rsidR="0091265C">
        <w:t xml:space="preserve">However, all five of them </w:t>
      </w:r>
      <w:r w:rsidR="005D15AC">
        <w:t xml:space="preserve">have </w:t>
      </w:r>
      <w:r w:rsidR="00957504">
        <w:t>moral</w:t>
      </w:r>
      <w:r w:rsidR="005F1756">
        <w:t xml:space="preserve"> </w:t>
      </w:r>
      <w:r w:rsidR="005D15AC">
        <w:t xml:space="preserve">implications. </w:t>
      </w:r>
      <w:r w:rsidR="008E6194">
        <w:t>By</w:t>
      </w:r>
      <w:r w:rsidR="00E05F48">
        <w:t xml:space="preserve"> organising </w:t>
      </w:r>
      <w:r w:rsidR="008E6194">
        <w:t>ethical dilemmas</w:t>
      </w:r>
      <w:r w:rsidR="00E05F48">
        <w:t xml:space="preserve"> underneath these five </w:t>
      </w:r>
      <w:r w:rsidR="00E05F48">
        <w:lastRenderedPageBreak/>
        <w:t>labels</w:t>
      </w:r>
      <w:r w:rsidR="0091265C">
        <w:t>, we provide a reflexive tool</w:t>
      </w:r>
      <w:r w:rsidR="00F12045">
        <w:t xml:space="preserve"> </w:t>
      </w:r>
      <w:r w:rsidR="00302CC0">
        <w:t xml:space="preserve">on how to do </w:t>
      </w:r>
      <w:r w:rsidR="008E5207">
        <w:t>micro-</w:t>
      </w:r>
      <w:r w:rsidR="00F12045">
        <w:t xml:space="preserve">ethics in family </w:t>
      </w:r>
      <w:r w:rsidR="005310C8">
        <w:t>research</w:t>
      </w:r>
      <w:r w:rsidR="00F12045">
        <w:t xml:space="preserve">. </w:t>
      </w:r>
      <w:r w:rsidR="00957504">
        <w:t>W</w:t>
      </w:r>
      <w:r w:rsidR="00553C19">
        <w:t xml:space="preserve">e will </w:t>
      </w:r>
      <w:r w:rsidR="00957504">
        <w:t xml:space="preserve">now </w:t>
      </w:r>
      <w:r w:rsidR="005310C8">
        <w:t>illustrate</w:t>
      </w:r>
      <w:r w:rsidR="00553C19">
        <w:t xml:space="preserve"> a reflexive account of each of the five ethical dilemmas, offering theoretical grounding</w:t>
      </w:r>
      <w:r w:rsidR="00B8115F">
        <w:t xml:space="preserve"> where possible.</w:t>
      </w:r>
    </w:p>
    <w:p w14:paraId="63575B85" w14:textId="1E4E2A2C" w:rsidR="009574B1" w:rsidRPr="003E2D73" w:rsidRDefault="00D809F4" w:rsidP="003E2D73">
      <w:pPr>
        <w:pStyle w:val="Heading1"/>
      </w:pPr>
      <w:r>
        <w:t xml:space="preserve">Findings: Five </w:t>
      </w:r>
      <w:r w:rsidR="005D15AC">
        <w:t>types</w:t>
      </w:r>
      <w:r>
        <w:t xml:space="preserve"> of</w:t>
      </w:r>
      <w:r w:rsidR="008B5042">
        <w:t xml:space="preserve"> ethical dilemmas</w:t>
      </w:r>
    </w:p>
    <w:p w14:paraId="387E2845" w14:textId="77777777" w:rsidR="009574B1" w:rsidRPr="00683D72" w:rsidRDefault="009574B1" w:rsidP="00DD4EBD">
      <w:pPr>
        <w:shd w:val="clear" w:color="auto" w:fill="FFFFFF"/>
        <w:jc w:val="both"/>
        <w:rPr>
          <w:rFonts w:ascii="Calibri" w:hAnsi="Calibri" w:cs="Calibri"/>
          <w:b/>
          <w:color w:val="000000"/>
          <w:lang w:val="en-US"/>
        </w:rPr>
      </w:pPr>
    </w:p>
    <w:p w14:paraId="57D4DD5D" w14:textId="37B49999" w:rsidR="00D951DA" w:rsidRPr="00DD4EBD" w:rsidRDefault="00D951DA" w:rsidP="003E2D73">
      <w:pPr>
        <w:pStyle w:val="Heading2"/>
      </w:pPr>
      <w:r>
        <w:t>Display dilemmas</w:t>
      </w:r>
    </w:p>
    <w:p w14:paraId="7F0F902A" w14:textId="77777777" w:rsidR="00C738A9" w:rsidRDefault="00C738A9" w:rsidP="003E2D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color w:val="000000"/>
        </w:rPr>
      </w:pPr>
    </w:p>
    <w:p w14:paraId="11E273D5" w14:textId="41E6231D" w:rsidR="00D951DA" w:rsidRDefault="00D951DA">
      <w:pPr>
        <w:jc w:val="both"/>
        <w:rPr>
          <w:rFonts w:eastAsia="Arial Unicode MS" w:cs="Arial Unicode MS"/>
          <w:u w:color="000000"/>
          <w:bdr w:val="nil"/>
          <w:lang w:eastAsia="ja-JP"/>
        </w:rPr>
      </w:pPr>
      <w:r>
        <w:t xml:space="preserve">Display dilemmas </w:t>
      </w:r>
      <w:r w:rsidR="00957504">
        <w:t>refer</w:t>
      </w:r>
      <w:r>
        <w:t xml:space="preserve"> to the </w:t>
      </w:r>
      <w:r w:rsidR="008E6194">
        <w:t>display work of the researcher</w:t>
      </w:r>
      <w:r w:rsidR="00AA455D">
        <w:t>,</w:t>
      </w:r>
      <w:r w:rsidR="008E6194">
        <w:t xml:space="preserve"> and </w:t>
      </w:r>
      <w:r>
        <w:t xml:space="preserve">to the researcher being on display. </w:t>
      </w:r>
      <w:r w:rsidR="007B5F34">
        <w:t xml:space="preserve">Displaying is part of an emotional work that the </w:t>
      </w:r>
      <w:r w:rsidR="00E12849">
        <w:t>researcher</w:t>
      </w:r>
      <w:r w:rsidR="00AA455D">
        <w:t xml:space="preserve"> </w:t>
      </w:r>
      <w:r w:rsidR="007B5F34">
        <w:t>does to establish empathy</w:t>
      </w:r>
      <w:r w:rsidR="00AA455D">
        <w:t>,</w:t>
      </w:r>
      <w:r w:rsidR="007B5F34">
        <w:t xml:space="preserve"> or to look for a common ground with the participant</w:t>
      </w:r>
      <w:r w:rsidR="00D809F4">
        <w:t>s</w:t>
      </w:r>
      <w:r w:rsidR="007B5F34">
        <w:t xml:space="preserve"> </w:t>
      </w:r>
      <w:r w:rsidR="007B5F34">
        <w:fldChar w:fldCharType="begin" w:fldLock="1"/>
      </w:r>
      <w:r w:rsidR="007B5F34">
        <w:instrText>ADDIN CSL_CITATION {"citationItems":[{"id":"ITEM-1","itemData":{"DOI":"10.1177/1468794106062711","ISBN":"9789533072685","ISSN":"14687941","abstract":"Advocates of semi-structured interview techniques have often argued that rapport may be built, and power inequalities between interviewer and respondent counteracted, by strategic self-disclosure on the part of the interviewer. Strategies that use self-disclosure to construct similarity between interviewer and respondent rely on the presumption that the respondent will in fact interpret the interviewer's behaviour in this way. In this article we examine the role of interviewer self-disclosure using data drawn from three projects involving interviews with young people. We consider how an interviewer's attempts to do similarity' may be interpreted variously as displays of similarity or, ironically, as indicators of difference by the participant, and map the implications that this may have for subsequent interview dialogue. A particular object of concern relates to the ways in which self-disclosing acts may function in the negotiation of category entitlement within interview interactions.","author":[{"dropping-particle":"","family":"Abell","given":"Jackie","non-dropping-particle":"","parse-names":false,"suffix":""},{"dropping-particle":"","family":"Locke","given":"Abigail","non-dropping-particle":"","parse-names":false,"suffix":""},{"dropping-particle":"","family":"Condor","given":"Susan","non-dropping-particle":"","parse-names":false,"suffix":""},{"dropping-particle":"","family":"Gibson","given":"Stephen","non-dropping-particle":"","parse-names":false,"suffix":""},{"dropping-particle":"","family":"Stevenson","given":"Clifford","non-dropping-particle":"","parse-names":false,"suffix":""}],"container-title":"Qualitative Research","id":"ITEM-1","issue":"2","issued":{"date-parts":[["2006"]]},"note":"Sharing of experiences can highlight differences.\np.224 assumptions on the interviewer cultural identity is important in determining what is disclosed and what is it not. \n\nbut add: it is also p. 224 if an interview is approached looking at how certain identities are accomplished, the implicit assumptions are vice-versa.","page":"221-244","title":"Trying similarity, doing difference: The role of interviewer self-disclosure in interview talk with young people","type":"article-journal","volume":"6"},"uris":["http://www.mendeley.com/documents/?uuid=2372b618-cb19-48fd-8f10-1a0faa0a72df"]}],"mendeley":{"formattedCitation":"(Abell &lt;i&gt;et al.&lt;/i&gt;, 2006)","plainTextFormattedCitation":"(Abell et al., 2006)","previouslyFormattedCitation":"(Abell &lt;i&gt;et al.&lt;/i&gt;, 2006)"},"properties":{"noteIndex":0},"schema":"https://github.com/citation-style-language/schema/raw/master/csl-citation.json"}</w:instrText>
      </w:r>
      <w:r w:rsidR="007B5F34">
        <w:fldChar w:fldCharType="separate"/>
      </w:r>
      <w:r w:rsidR="007B5F34" w:rsidRPr="004124F2">
        <w:rPr>
          <w:noProof/>
        </w:rPr>
        <w:t xml:space="preserve">(Abell </w:t>
      </w:r>
      <w:r w:rsidR="007B5F34" w:rsidRPr="00A22BF8">
        <w:rPr>
          <w:i/>
          <w:noProof/>
        </w:rPr>
        <w:t>et al</w:t>
      </w:r>
      <w:r w:rsidR="00A22BF8" w:rsidRPr="00A22BF8">
        <w:rPr>
          <w:i/>
          <w:noProof/>
        </w:rPr>
        <w:t>.</w:t>
      </w:r>
      <w:r w:rsidR="007B5F34" w:rsidRPr="004124F2">
        <w:rPr>
          <w:noProof/>
        </w:rPr>
        <w:t>, 2006)</w:t>
      </w:r>
      <w:r w:rsidR="007B5F34">
        <w:fldChar w:fldCharType="end"/>
      </w:r>
      <w:r w:rsidR="007B5F34">
        <w:t>.</w:t>
      </w:r>
      <w:r w:rsidR="004B407D">
        <w:t xml:space="preserve"> This display work starts from the first connection with participants, </w:t>
      </w:r>
      <w:r w:rsidR="00942F79">
        <w:t>a</w:t>
      </w:r>
      <w:r w:rsidR="00A04944">
        <w:t>s</w:t>
      </w:r>
      <w:r w:rsidR="00942F79">
        <w:t xml:space="preserve"> it </w:t>
      </w:r>
      <w:r w:rsidR="004B407D">
        <w:rPr>
          <w:rFonts w:eastAsia="Arial Unicode MS" w:cs="Arial Unicode MS"/>
          <w:u w:color="000000"/>
          <w:bdr w:val="nil"/>
          <w:lang w:eastAsia="ja-JP"/>
        </w:rPr>
        <w:t>requires a n</w:t>
      </w:r>
      <w:r w:rsidR="00942F79">
        <w:rPr>
          <w:rFonts w:eastAsia="Arial Unicode MS" w:cs="Arial Unicode MS"/>
          <w:u w:color="000000"/>
          <w:bdr w:val="nil"/>
          <w:lang w:eastAsia="ja-JP"/>
        </w:rPr>
        <w:t>egotiation of what can be shared</w:t>
      </w:r>
      <w:r w:rsidR="00E524A8">
        <w:rPr>
          <w:rFonts w:eastAsia="Arial Unicode MS" w:cs="Arial Unicode MS"/>
          <w:u w:color="000000"/>
          <w:bdr w:val="nil"/>
          <w:lang w:eastAsia="ja-JP"/>
        </w:rPr>
        <w:t>, but such display</w:t>
      </w:r>
      <w:r w:rsidR="001E536A">
        <w:rPr>
          <w:rFonts w:eastAsia="Arial Unicode MS" w:cs="Arial Unicode MS"/>
          <w:u w:color="000000"/>
          <w:bdr w:val="nil"/>
          <w:lang w:eastAsia="ja-JP"/>
        </w:rPr>
        <w:t xml:space="preserve"> can also prolong through time.</w:t>
      </w:r>
      <w:r w:rsidR="00942F79">
        <w:rPr>
          <w:rFonts w:eastAsia="Arial Unicode MS" w:cs="Arial Unicode MS"/>
          <w:u w:color="000000"/>
          <w:bdr w:val="nil"/>
          <w:lang w:eastAsia="ja-JP"/>
        </w:rPr>
        <w:t xml:space="preserve"> </w:t>
      </w:r>
      <w:r>
        <w:rPr>
          <w:rFonts w:eastAsia="Arial Unicode MS" w:cs="Arial Unicode MS"/>
          <w:u w:color="000000"/>
          <w:bdr w:val="nil"/>
          <w:lang w:eastAsia="ja-JP"/>
        </w:rPr>
        <w:t>To unpack the micro</w:t>
      </w:r>
      <w:r w:rsidR="0001374D">
        <w:rPr>
          <w:rFonts w:eastAsia="Arial Unicode MS" w:cs="Arial Unicode MS"/>
          <w:u w:color="000000"/>
          <w:bdr w:val="nil"/>
          <w:lang w:eastAsia="ja-JP"/>
        </w:rPr>
        <w:t>-</w:t>
      </w:r>
      <w:r>
        <w:rPr>
          <w:rFonts w:eastAsia="Arial Unicode MS" w:cs="Arial Unicode MS"/>
          <w:u w:color="000000"/>
          <w:bdr w:val="nil"/>
          <w:lang w:eastAsia="ja-JP"/>
        </w:rPr>
        <w:t>ethics of display, we look into the problematisation of sel</w:t>
      </w:r>
      <w:r w:rsidR="001E536A">
        <w:rPr>
          <w:rFonts w:eastAsia="Arial Unicode MS" w:cs="Arial Unicode MS"/>
          <w:u w:color="000000"/>
          <w:bdr w:val="nil"/>
          <w:lang w:eastAsia="ja-JP"/>
        </w:rPr>
        <w:t>f</w:t>
      </w:r>
      <w:r>
        <w:rPr>
          <w:rFonts w:eastAsia="Arial Unicode MS" w:cs="Arial Unicode MS"/>
          <w:u w:color="000000"/>
          <w:bdr w:val="nil"/>
          <w:lang w:eastAsia="ja-JP"/>
        </w:rPr>
        <w:t>-</w:t>
      </w:r>
      <w:r w:rsidR="001E536A">
        <w:rPr>
          <w:rFonts w:eastAsia="Arial Unicode MS" w:cs="Arial Unicode MS"/>
          <w:u w:color="000000"/>
          <w:bdr w:val="nil"/>
          <w:lang w:eastAsia="ja-JP"/>
        </w:rPr>
        <w:t xml:space="preserve">identity </w:t>
      </w:r>
      <w:r>
        <w:rPr>
          <w:rFonts w:eastAsia="Arial Unicode MS" w:cs="Arial Unicode MS"/>
          <w:u w:color="000000"/>
          <w:bdr w:val="nil"/>
          <w:lang w:eastAsia="ja-JP"/>
        </w:rPr>
        <w:t>disclosure</w:t>
      </w:r>
      <w:r w:rsidR="001E536A">
        <w:rPr>
          <w:rFonts w:eastAsia="Arial Unicode MS" w:cs="Arial Unicode MS"/>
          <w:u w:color="000000"/>
          <w:bdr w:val="nil"/>
          <w:lang w:eastAsia="ja-JP"/>
        </w:rPr>
        <w:t>.</w:t>
      </w:r>
    </w:p>
    <w:p w14:paraId="221142A5" w14:textId="77777777" w:rsidR="00D951DA" w:rsidRDefault="00D951DA">
      <w:pPr>
        <w:jc w:val="both"/>
        <w:rPr>
          <w:rFonts w:eastAsia="Arial Unicode MS" w:cs="Arial Unicode MS"/>
          <w:u w:color="000000"/>
          <w:bdr w:val="nil"/>
          <w:lang w:eastAsia="ja-JP"/>
        </w:rPr>
      </w:pPr>
    </w:p>
    <w:p w14:paraId="4EDF2015" w14:textId="1677A11A" w:rsidR="001E536A" w:rsidRDefault="000D5C1D" w:rsidP="00364DD6">
      <w:pPr>
        <w:jc w:val="both"/>
      </w:pPr>
      <w:r>
        <w:t xml:space="preserve">The </w:t>
      </w:r>
      <w:r w:rsidR="0001374D">
        <w:t>researcher</w:t>
      </w:r>
      <w:r>
        <w:t xml:space="preserve">’s display of her role and identity questions what can be shared and to </w:t>
      </w:r>
      <w:r w:rsidR="0001374D">
        <w:t xml:space="preserve">what </w:t>
      </w:r>
      <w:r>
        <w:t>extent</w:t>
      </w:r>
      <w:r w:rsidR="0001374D">
        <w:t>,</w:t>
      </w:r>
      <w:r>
        <w:t xml:space="preserve"> problematiz</w:t>
      </w:r>
      <w:r w:rsidR="0001374D">
        <w:t>ing</w:t>
      </w:r>
      <w:r>
        <w:t xml:space="preserve"> self-disclosure </w:t>
      </w:r>
      <w:r>
        <w:fldChar w:fldCharType="begin" w:fldLock="1"/>
      </w:r>
      <w:r>
        <w:instrText>ADDIN CSL_CITATION {"citationItems":[{"id":"ITEM-1","itemData":{"DOI":"10.1177/1468794111422107","ISBN":"1468794111422","ISSN":"14687941","PMID":"26294895","abstract":"Because the researcher is the instrument in semistructured or unstructured qualitative interviews, unique researcher characteristics have the potential to influence the collection of empirical materials. This concept, although widely acknowledged, has garnered little systematic investigation. This article discusses the interviewer characteristics of three different interviewers who are part of a qualitative research team. The researcher/interviewers - and authors of this article - reflect on their own and each other's interviews and explore the ways in which individual interview practices create unique conversational spaces. The results suggest that certain interviewer characteristics may be more effective than others in eliciting detailed narratives from respondents depending on the perceived sensitivity of the topic, but that variation in interviewer characteristics may benefit rather than detract from the goals of team-based qualitative inquiry. The authors call for the inclusion of enhanced self-reflexivity in interviewer training and development activities and argue against standardization of interviewer practices in qualitative research teams.","author":[{"dropping-particle":"","family":"Pezalla","given":"Anne E.","non-dropping-particle":"","parse-names":false,"suffix":""},{"dropping-particle":"","family":"Pettigrew","given":"Jonathan","non-dropping-particle":"","parse-names":false,"suffix":""},{"dropping-particle":"","family":"Miller-Day","given":"Michelle","non-dropping-particle":"","parse-names":false,"suffix":""}],"container-title":"Qualitative Research","id":"ITEM-1","issue":"2","issued":{"date-parts":[["2012"]]},"note":"The interveiw is a collaborative enterprise, and the interviewer affects the organisation and the process of the interaction. \n\n'Researcher as instrument' p. 167","page":"165-185","title":"Researching the researcher-as-instrument: An exercise in interviewer self-reflexivity","type":"article-journal","volume":"12"},"uris":["http://www.mendeley.com/documents/?uuid=08d1fe5a-96f4-4e9b-958f-aa24d4806534"]}],"mendeley":{"formattedCitation":"(Pezalla, Pettigrew and Miller-Day, 2012)","manualFormatting":"(Pezalla, et al., 2012)","plainTextFormattedCitation":"(Pezalla, Pettigrew and Miller-Day, 2012)"},"properties":{"noteIndex":0},"schema":"https://github.com/citation-style-language/schema/raw/master/csl-citation.json"}</w:instrText>
      </w:r>
      <w:r>
        <w:fldChar w:fldCharType="separate"/>
      </w:r>
      <w:r w:rsidRPr="003F18E9">
        <w:rPr>
          <w:noProof/>
        </w:rPr>
        <w:t xml:space="preserve">(Pezalla </w:t>
      </w:r>
      <w:r w:rsidRPr="00A22BF8">
        <w:rPr>
          <w:i/>
          <w:iCs/>
          <w:noProof/>
        </w:rPr>
        <w:t>et al.</w:t>
      </w:r>
      <w:r w:rsidRPr="003F18E9">
        <w:rPr>
          <w:noProof/>
        </w:rPr>
        <w:t>, 2012)</w:t>
      </w:r>
      <w:r>
        <w:fldChar w:fldCharType="end"/>
      </w:r>
      <w:r>
        <w:t xml:space="preserve">. </w:t>
      </w:r>
      <w:r w:rsidR="00D136AE">
        <w:t xml:space="preserve">The vulnerability exposed by the researcher starts with the subjective voice adopted in interpretive research, and it continues in every decision taken about power relations with the participants (Etherington, 2007). </w:t>
      </w:r>
      <w:r w:rsidR="00D136AE">
        <w:rPr>
          <w:rFonts w:eastAsia="Arial Unicode MS" w:cs="Arial Unicode MS"/>
          <w:u w:color="000000"/>
          <w:bdr w:val="nil"/>
          <w:lang w:val="en-US" w:eastAsia="ja-JP"/>
        </w:rPr>
        <w:t xml:space="preserve">In </w:t>
      </w:r>
      <w:r w:rsidR="008E6194">
        <w:rPr>
          <w:rFonts w:eastAsia="Arial Unicode MS" w:cs="Arial Unicode MS"/>
          <w:u w:color="000000"/>
          <w:bdr w:val="nil"/>
          <w:lang w:val="en-US" w:eastAsia="ja-JP"/>
        </w:rPr>
        <w:t>our analysis</w:t>
      </w:r>
      <w:r w:rsidR="00D136AE">
        <w:rPr>
          <w:rFonts w:eastAsia="Arial Unicode MS" w:cs="Arial Unicode MS"/>
          <w:u w:color="000000"/>
          <w:bdr w:val="nil"/>
          <w:lang w:val="en-US" w:eastAsia="ja-JP"/>
        </w:rPr>
        <w:t xml:space="preserve">, both </w:t>
      </w:r>
      <w:r>
        <w:rPr>
          <w:rFonts w:eastAsia="Arial Unicode MS" w:cs="Arial Unicode MS"/>
          <w:u w:color="000000"/>
          <w:bdr w:val="nil"/>
          <w:lang w:val="en-US" w:eastAsia="ja-JP"/>
        </w:rPr>
        <w:t>authors</w:t>
      </w:r>
      <w:r w:rsidR="00942F79">
        <w:rPr>
          <w:rFonts w:eastAsia="Arial Unicode MS" w:cs="Arial Unicode MS"/>
          <w:u w:color="000000"/>
          <w:bdr w:val="nil"/>
          <w:lang w:val="en-US" w:eastAsia="ja-JP"/>
        </w:rPr>
        <w:t xml:space="preserve"> decided to be open </w:t>
      </w:r>
      <w:r>
        <w:rPr>
          <w:rFonts w:eastAsia="Arial Unicode MS" w:cs="Arial Unicode MS"/>
          <w:u w:color="000000"/>
          <w:bdr w:val="nil"/>
          <w:lang w:val="en-US" w:eastAsia="ja-JP"/>
        </w:rPr>
        <w:t>about their</w:t>
      </w:r>
      <w:r w:rsidR="00446471">
        <w:rPr>
          <w:rFonts w:eastAsia="Arial Unicode MS" w:cs="Arial Unicode MS"/>
          <w:u w:color="000000"/>
          <w:bdr w:val="nil"/>
          <w:lang w:val="en-US" w:eastAsia="ja-JP"/>
        </w:rPr>
        <w:t xml:space="preserve"> personal life in order to establish friendship</w:t>
      </w:r>
      <w:r w:rsidR="00D1659D">
        <w:rPr>
          <w:rFonts w:eastAsia="Arial Unicode MS" w:cs="Arial Unicode MS"/>
          <w:u w:color="000000"/>
          <w:bdr w:val="nil"/>
          <w:lang w:val="en-US" w:eastAsia="ja-JP"/>
        </w:rPr>
        <w:t xml:space="preserve"> and </w:t>
      </w:r>
      <w:r w:rsidR="00446471">
        <w:rPr>
          <w:rFonts w:eastAsia="Arial Unicode MS" w:cs="Arial Unicode MS"/>
          <w:u w:color="000000"/>
          <w:bdr w:val="nil"/>
          <w:lang w:val="en-US" w:eastAsia="ja-JP"/>
        </w:rPr>
        <w:t xml:space="preserve">empathy with </w:t>
      </w:r>
      <w:r>
        <w:rPr>
          <w:rFonts w:eastAsia="Arial Unicode MS" w:cs="Arial Unicode MS"/>
          <w:u w:color="000000"/>
          <w:bdr w:val="nil"/>
          <w:lang w:val="en-US" w:eastAsia="ja-JP"/>
        </w:rPr>
        <w:t xml:space="preserve">participants </w:t>
      </w:r>
      <w:r w:rsidR="00EF7655" w:rsidRPr="00EF7655">
        <w:rPr>
          <w:rFonts w:eastAsia="Arial Unicode MS" w:cs="Arial Unicode MS"/>
          <w:u w:color="000000"/>
          <w:bdr w:val="nil"/>
          <w:lang w:val="en-US" w:eastAsia="ja-JP"/>
        </w:rPr>
        <w:t>(Oakley, 1981)</w:t>
      </w:r>
      <w:r>
        <w:rPr>
          <w:rFonts w:eastAsia="Arial Unicode MS" w:cs="Arial Unicode MS"/>
          <w:u w:color="000000"/>
          <w:bdr w:val="nil"/>
          <w:lang w:eastAsia="ja-JP"/>
        </w:rPr>
        <w:t>. However,</w:t>
      </w:r>
      <w:r w:rsidR="00EF7655" w:rsidRPr="00EF7655">
        <w:rPr>
          <w:rFonts w:eastAsia="Arial Unicode MS" w:cs="Arial Unicode MS"/>
          <w:u w:color="000000"/>
          <w:bdr w:val="nil"/>
          <w:lang w:eastAsia="ja-JP"/>
        </w:rPr>
        <w:t xml:space="preserve"> </w:t>
      </w:r>
      <w:r w:rsidR="004B407D">
        <w:rPr>
          <w:rFonts w:eastAsia="Arial Unicode MS" w:cs="Arial Unicode MS"/>
          <w:u w:color="000000"/>
          <w:bdr w:val="nil"/>
          <w:lang w:eastAsia="ja-JP"/>
        </w:rPr>
        <w:t>on</w:t>
      </w:r>
      <w:r w:rsidR="00942F79">
        <w:rPr>
          <w:rFonts w:eastAsia="Arial Unicode MS" w:cs="Arial Unicode MS"/>
          <w:u w:color="000000"/>
          <w:bdr w:val="nil"/>
          <w:lang w:eastAsia="ja-JP"/>
        </w:rPr>
        <w:t xml:space="preserve">e episode made </w:t>
      </w:r>
      <w:r>
        <w:rPr>
          <w:rFonts w:eastAsia="Arial Unicode MS" w:cs="Arial Unicode MS"/>
          <w:u w:color="000000"/>
          <w:bdr w:val="nil"/>
          <w:lang w:eastAsia="ja-JP"/>
        </w:rPr>
        <w:t>Author 2 particularly aware about how much she was on display in front of her own participants, to the point of becoming the object of research</w:t>
      </w:r>
      <w:r w:rsidR="00AA455D">
        <w:rPr>
          <w:rFonts w:eastAsia="Arial Unicode MS" w:cs="Arial Unicode MS"/>
          <w:u w:color="000000"/>
          <w:bdr w:val="nil"/>
          <w:lang w:eastAsia="ja-JP"/>
        </w:rPr>
        <w:t xml:space="preserve"> herself</w:t>
      </w:r>
      <w:r w:rsidR="004B407D">
        <w:rPr>
          <w:rFonts w:eastAsia="Arial Unicode MS" w:cs="Arial Unicode MS"/>
          <w:u w:color="000000"/>
          <w:bdr w:val="nil"/>
          <w:lang w:eastAsia="ja-JP"/>
        </w:rPr>
        <w:t xml:space="preserve">. </w:t>
      </w:r>
      <w:r w:rsidR="00446471">
        <w:rPr>
          <w:rFonts w:eastAsia="Arial Unicode MS" w:cs="Arial Unicode MS"/>
          <w:u w:color="000000"/>
          <w:bdr w:val="nil"/>
          <w:lang w:eastAsia="ja-JP"/>
        </w:rPr>
        <w:t xml:space="preserve">The author initially </w:t>
      </w:r>
      <w:r>
        <w:rPr>
          <w:rFonts w:eastAsia="Arial Unicode MS" w:cs="Arial Unicode MS"/>
          <w:u w:color="000000"/>
          <w:bdr w:val="nil"/>
          <w:lang w:eastAsia="ja-JP"/>
        </w:rPr>
        <w:t>contacted a</w:t>
      </w:r>
      <w:r w:rsidR="00446471">
        <w:rPr>
          <w:rFonts w:eastAsia="Arial Unicode MS" w:cs="Arial Unicode MS"/>
          <w:u w:color="000000"/>
          <w:bdr w:val="nil"/>
          <w:lang w:eastAsia="ja-JP"/>
        </w:rPr>
        <w:t xml:space="preserve"> </w:t>
      </w:r>
      <w:r w:rsidR="003B62E0">
        <w:t>Conservative Catholic movement</w:t>
      </w:r>
      <w:r w:rsidR="00446471">
        <w:t xml:space="preserve"> </w:t>
      </w:r>
      <w:r w:rsidR="00EF7655">
        <w:t xml:space="preserve">to source </w:t>
      </w:r>
      <w:r w:rsidR="00D1659D">
        <w:t xml:space="preserve">family </w:t>
      </w:r>
      <w:r>
        <w:t>members for her interviews, but after</w:t>
      </w:r>
      <w:r w:rsidR="00E12849">
        <w:t xml:space="preserve"> an</w:t>
      </w:r>
      <w:r>
        <w:t xml:space="preserve"> initial positive reply</w:t>
      </w:r>
      <w:r w:rsidR="00AA455D">
        <w:t>,</w:t>
      </w:r>
      <w:r>
        <w:t xml:space="preserve"> the communication dropped. T</w:t>
      </w:r>
      <w:r w:rsidR="00942F79">
        <w:t>he</w:t>
      </w:r>
      <w:r w:rsidR="003B62E0">
        <w:t xml:space="preserve"> </w:t>
      </w:r>
      <w:r w:rsidR="001E59DD">
        <w:t>spokesperson</w:t>
      </w:r>
      <w:r w:rsidR="00AA455D">
        <w:t xml:space="preserve"> </w:t>
      </w:r>
      <w:r w:rsidR="00E12849">
        <w:t>later clarified</w:t>
      </w:r>
      <w:r w:rsidR="00AA455D">
        <w:t xml:space="preserve"> that they had screened her private social media</w:t>
      </w:r>
      <w:r w:rsidR="00E12849">
        <w:t xml:space="preserve"> profile</w:t>
      </w:r>
      <w:r w:rsidR="00AA455D">
        <w:t xml:space="preserve"> and connections, and deemed her LGBT acquaintances </w:t>
      </w:r>
      <w:r w:rsidR="00711D73">
        <w:t>to be</w:t>
      </w:r>
      <w:r w:rsidR="00AA455D">
        <w:t xml:space="preserve"> inappropriate.</w:t>
      </w:r>
      <w:r>
        <w:t xml:space="preserve"> </w:t>
      </w:r>
      <w:r w:rsidR="00EF7655">
        <w:t>Following this ep</w:t>
      </w:r>
      <w:r w:rsidR="00592C27">
        <w:t>isode,</w:t>
      </w:r>
      <w:r w:rsidR="00942F79">
        <w:t xml:space="preserve"> </w:t>
      </w:r>
      <w:r w:rsidR="00E8286F">
        <w:t xml:space="preserve">she felt that exposure, like vulnerability, doesn't mean that anything personal goes, as </w:t>
      </w:r>
      <w:r w:rsidR="00042A1A">
        <w:t>“</w:t>
      </w:r>
      <w:r w:rsidR="00E8286F">
        <w:t>it has to be essential to the argument, not a decorative flourish, no</w:t>
      </w:r>
      <w:r w:rsidR="00532E2D">
        <w:t>r</w:t>
      </w:r>
      <w:r w:rsidR="00E8286F">
        <w:t xml:space="preserve"> exposure for its own sake</w:t>
      </w:r>
      <w:r w:rsidR="00042A1A">
        <w:t>”</w:t>
      </w:r>
      <w:r w:rsidR="00E8286F">
        <w:t xml:space="preserve"> </w:t>
      </w:r>
      <w:r w:rsidR="00E8286F">
        <w:fldChar w:fldCharType="begin" w:fldLock="1"/>
      </w:r>
      <w:r w:rsidR="00E8286F">
        <w:instrText>ADDIN CSL_CITATION {"citationItems":[{"id":"ITEM-1","itemData":{"DOI":"10.2307/2654305","ISBN":"0807046302","ISSN":"00943061","PMID":"456003","abstract":"The Vulnerable Observer: Anthropology That Breaks Your Heart. Ruth Behar. Boston, MA: Beacon Press, 1996. 196 pp.","author":[{"dropping-particle":"","family":"Behar","given":"Ruth","non-dropping-particle":"","parse-names":false,"suffix":""}],"container-title":"Contemporary Sociology","id":"ITEM-1","issue":"6","issued":{"date-parts":[["1998"]]},"note":"p. 14Vulnerability doesn't mean that anything personal goes. The exposure of the self who is also a spectator has to take us somewhere we couldn't otherwise get to. It has to be essentialto the argument, not a decorative flourish, not exposure for its own sake.","page":"668","publisher":"Beacon Press","publisher-place":"Boston","title":"The Vulnerable Observer: Anthropology that Breaks Your Heart","type":"article","volume":"27"},"locator":"14","uris":["http://www.mendeley.com/documents/?uuid=b7ec0765-9a8b-4240-a867-a2bc7cbf0606"]}],"mendeley":{"formattedCitation":"(Behar, 1998, p. 14)","manualFormatting":"(p. 14)","plainTextFormattedCitation":"(Behar, 1998, p. 14)","previouslyFormattedCitation":"(Behar, 1998, p. 14)"},"properties":{"noteIndex":0},"schema":"https://github.com/citation-style-language/schema/raw/master/csl-citation.json"}</w:instrText>
      </w:r>
      <w:r w:rsidR="00E8286F">
        <w:fldChar w:fldCharType="separate"/>
      </w:r>
      <w:r w:rsidR="00E8286F">
        <w:rPr>
          <w:noProof/>
        </w:rPr>
        <w:t>(Behar, 199</w:t>
      </w:r>
      <w:r w:rsidR="00C05539">
        <w:rPr>
          <w:noProof/>
        </w:rPr>
        <w:t>6</w:t>
      </w:r>
      <w:r w:rsidR="00C437FA">
        <w:rPr>
          <w:noProof/>
        </w:rPr>
        <w:t>, p.</w:t>
      </w:r>
      <w:r w:rsidR="00042A1A">
        <w:rPr>
          <w:noProof/>
        </w:rPr>
        <w:t xml:space="preserve"> </w:t>
      </w:r>
      <w:r w:rsidR="00E8286F" w:rsidRPr="00813CD3">
        <w:rPr>
          <w:noProof/>
        </w:rPr>
        <w:t>14)</w:t>
      </w:r>
      <w:r w:rsidR="00E8286F">
        <w:fldChar w:fldCharType="end"/>
      </w:r>
      <w:r w:rsidR="002B132D">
        <w:t>.</w:t>
      </w:r>
      <w:r w:rsidR="002B132D" w:rsidRPr="002B132D">
        <w:t xml:space="preserve"> </w:t>
      </w:r>
      <w:r w:rsidR="002B132D">
        <w:t>Thus, Author 2 decided not to disclose her own gay background</w:t>
      </w:r>
      <w:r w:rsidR="00236F88">
        <w:t xml:space="preserve"> to the families</w:t>
      </w:r>
      <w:r w:rsidR="002B132D">
        <w:t xml:space="preserve"> unless it was openly aske</w:t>
      </w:r>
      <w:r w:rsidR="008E6194">
        <w:t>d, being wary of how she could be ‘othered’ by some research subjects and of how her identity could be interpreted (</w:t>
      </w:r>
      <w:proofErr w:type="spellStart"/>
      <w:r w:rsidR="008E6194">
        <w:t>Bott</w:t>
      </w:r>
      <w:proofErr w:type="spellEnd"/>
      <w:r w:rsidR="008E6194">
        <w:t xml:space="preserve">, 2010). </w:t>
      </w:r>
      <w:r w:rsidR="00E82A14">
        <w:t xml:space="preserve">In </w:t>
      </w:r>
      <w:r w:rsidR="00AF3792">
        <w:t xml:space="preserve">concealing her </w:t>
      </w:r>
      <w:r w:rsidR="00313F96">
        <w:t>sexual</w:t>
      </w:r>
      <w:r w:rsidR="00AF3792">
        <w:t xml:space="preserve"> identity</w:t>
      </w:r>
      <w:r w:rsidR="003B71D9">
        <w:t>,</w:t>
      </w:r>
      <w:r w:rsidR="00AF3792">
        <w:t xml:space="preserve"> </w:t>
      </w:r>
      <w:r w:rsidR="003B71D9">
        <w:t xml:space="preserve">she was therefore faced with dilemmas of </w:t>
      </w:r>
      <w:r w:rsidR="00AF3792">
        <w:t>if and how to establish friendship and empathy with the families.</w:t>
      </w:r>
    </w:p>
    <w:p w14:paraId="56BD5A8E" w14:textId="3947CC02" w:rsidR="001E536A" w:rsidRDefault="001E536A" w:rsidP="00236F88">
      <w:pPr>
        <w:jc w:val="both"/>
      </w:pPr>
    </w:p>
    <w:p w14:paraId="61D2E266" w14:textId="43FA5194" w:rsidR="004F3FA0" w:rsidRDefault="001E536A" w:rsidP="00DD4EBD">
      <w:pPr>
        <w:jc w:val="both"/>
      </w:pPr>
      <w:r>
        <w:t>Similarly, Author 1 faced</w:t>
      </w:r>
      <w:r w:rsidR="00C16956">
        <w:t xml:space="preserve"> display issues </w:t>
      </w:r>
      <w:r>
        <w:t xml:space="preserve">but in terms </w:t>
      </w:r>
      <w:r w:rsidR="00C16956">
        <w:t xml:space="preserve">of her display work as a researcher. Since the </w:t>
      </w:r>
      <w:r w:rsidR="00D91FF8">
        <w:t>research</w:t>
      </w:r>
      <w:r w:rsidR="00C16956">
        <w:t xml:space="preserve"> was conducted over time where she met the participants over several months, she</w:t>
      </w:r>
      <w:r w:rsidR="00951DF5">
        <w:t xml:space="preserve"> had to perform her recollections of the participants</w:t>
      </w:r>
      <w:r w:rsidR="00C53F14">
        <w:t>’</w:t>
      </w:r>
      <w:r w:rsidR="00951DF5">
        <w:t xml:space="preserve"> experiences. For example, in many instances of observing newly cohabited couples’ dinner practices, the researcher witnessed conflicts and arguments </w:t>
      </w:r>
      <w:r w:rsidR="00FE786B">
        <w:t>over time</w:t>
      </w:r>
      <w:r w:rsidR="00951DF5">
        <w:t xml:space="preserve">. </w:t>
      </w:r>
      <w:r w:rsidR="00F73779">
        <w:t xml:space="preserve">Although the conflicts were verbal in </w:t>
      </w:r>
      <w:r w:rsidR="00E524A8">
        <w:t xml:space="preserve">the </w:t>
      </w:r>
      <w:r w:rsidR="00F73779">
        <w:t xml:space="preserve">form of bickering, the researcher </w:t>
      </w:r>
      <w:r w:rsidR="00AA455D">
        <w:t>wa</w:t>
      </w:r>
      <w:r w:rsidR="00F73779">
        <w:t xml:space="preserve">s aware </w:t>
      </w:r>
      <w:r w:rsidR="00465413">
        <w:t xml:space="preserve">of the sensitivity of </w:t>
      </w:r>
      <w:r w:rsidR="00E524A8">
        <w:t xml:space="preserve">the </w:t>
      </w:r>
      <w:r w:rsidR="00465413">
        <w:t>context which posed challenges</w:t>
      </w:r>
      <w:r w:rsidR="00E524A8">
        <w:t xml:space="preserve"> for her</w:t>
      </w:r>
      <w:r w:rsidR="00465413">
        <w:t xml:space="preserve"> (Jafari </w:t>
      </w:r>
      <w:r w:rsidR="00465413" w:rsidRPr="005F1E8A">
        <w:rPr>
          <w:i/>
          <w:iCs/>
        </w:rPr>
        <w:t>et al</w:t>
      </w:r>
      <w:r w:rsidR="00465413">
        <w:t xml:space="preserve">., 2013). </w:t>
      </w:r>
      <w:r w:rsidR="0056623B">
        <w:t>Such that a</w:t>
      </w:r>
      <w:r w:rsidR="00AA455D">
        <w:t>s</w:t>
      </w:r>
      <w:r w:rsidR="00951DF5">
        <w:t xml:space="preserve"> time passed, the </w:t>
      </w:r>
      <w:r w:rsidR="00F012C0">
        <w:t>participants may have forgotten their arguments</w:t>
      </w:r>
      <w:r w:rsidR="00AA455D">
        <w:t>,</w:t>
      </w:r>
      <w:r w:rsidR="00F012C0">
        <w:t xml:space="preserve"> but the </w:t>
      </w:r>
      <w:r w:rsidR="00951DF5">
        <w:t xml:space="preserve">researcher </w:t>
      </w:r>
      <w:r w:rsidR="00F012C0">
        <w:t>still ha</w:t>
      </w:r>
      <w:r w:rsidR="00AA455D">
        <w:t>d</w:t>
      </w:r>
      <w:r w:rsidR="00F012C0">
        <w:t xml:space="preserve"> memor</w:t>
      </w:r>
      <w:r w:rsidR="00465413">
        <w:t>ies</w:t>
      </w:r>
      <w:r w:rsidR="00F012C0">
        <w:t xml:space="preserve"> and audio recordings</w:t>
      </w:r>
      <w:r w:rsidR="00D91FF8">
        <w:t xml:space="preserve"> of them</w:t>
      </w:r>
      <w:r w:rsidR="00F012C0">
        <w:t>.</w:t>
      </w:r>
      <w:r w:rsidR="00D91FF8">
        <w:t xml:space="preserve"> Th</w:t>
      </w:r>
      <w:r w:rsidR="00AA455D">
        <w:t>us</w:t>
      </w:r>
      <w:r w:rsidR="00D91FF8">
        <w:t>, as she stepped out and into the field again (O’Reilly, 2012), following ethical and ethnographic guidelines of natural inquiry (Hammersley and Atkinson, 2007), she ha</w:t>
      </w:r>
      <w:r w:rsidR="00AA455D">
        <w:t>d</w:t>
      </w:r>
      <w:r w:rsidR="00D91FF8">
        <w:t xml:space="preserve"> to conceal her memory of their </w:t>
      </w:r>
      <w:r w:rsidR="00397B55">
        <w:t xml:space="preserve">repeated </w:t>
      </w:r>
      <w:r w:rsidR="00D91FF8">
        <w:t>arguments</w:t>
      </w:r>
      <w:r w:rsidR="00397B55">
        <w:t xml:space="preserve"> through time</w:t>
      </w:r>
      <w:r w:rsidR="00D91FF8">
        <w:t>.</w:t>
      </w:r>
      <w:r w:rsidR="00F012C0">
        <w:t xml:space="preserve"> This posed an ethical and emotional issue for the researcher</w:t>
      </w:r>
      <w:r w:rsidR="00AA455D">
        <w:t>,</w:t>
      </w:r>
      <w:r w:rsidR="00F012C0">
        <w:t xml:space="preserve"> as she </w:t>
      </w:r>
      <w:r w:rsidR="00AA455D">
        <w:t>displays</w:t>
      </w:r>
      <w:r w:rsidR="00084F2B">
        <w:t xml:space="preserve"> and perform</w:t>
      </w:r>
      <w:r w:rsidR="00AA455D">
        <w:t>s</w:t>
      </w:r>
      <w:r w:rsidR="00B67BC2">
        <w:t xml:space="preserve"> (Finch, 2007)</w:t>
      </w:r>
      <w:r w:rsidR="00F012C0">
        <w:t xml:space="preserve"> her </w:t>
      </w:r>
      <w:r w:rsidR="00FE786B">
        <w:t>memory</w:t>
      </w:r>
      <w:r w:rsidR="00B67BC2">
        <w:t xml:space="preserve"> and identity</w:t>
      </w:r>
      <w:r w:rsidR="00831B7D">
        <w:t xml:space="preserve">. </w:t>
      </w:r>
      <w:r w:rsidR="00C75A09">
        <w:t>However, the researcher kept reflexive diaries to develop her reflexive awareness (Finlay, 2002</w:t>
      </w:r>
      <w:r w:rsidR="00397B55">
        <w:t xml:space="preserve">), </w:t>
      </w:r>
      <w:r w:rsidR="007A0D27">
        <w:t>an aspect which will be discussed</w:t>
      </w:r>
      <w:r w:rsidR="00FE786B">
        <w:t xml:space="preserve"> later</w:t>
      </w:r>
      <w:r w:rsidR="00C75A09">
        <w:t xml:space="preserve">. </w:t>
      </w:r>
      <w:r w:rsidR="009E6F5A">
        <w:t>D</w:t>
      </w:r>
      <w:r w:rsidR="00397B55">
        <w:t xml:space="preserve">isplay dilemmas were common to both researchers, </w:t>
      </w:r>
      <w:r w:rsidR="00C53F14">
        <w:t>with</w:t>
      </w:r>
      <w:r w:rsidR="00397B55">
        <w:t xml:space="preserve"> differences </w:t>
      </w:r>
      <w:r w:rsidR="00C53F14">
        <w:t>linked to</w:t>
      </w:r>
      <w:r w:rsidR="00397B55">
        <w:t xml:space="preserve"> </w:t>
      </w:r>
      <w:r w:rsidR="0024675C">
        <w:t>different</w:t>
      </w:r>
      <w:r w:rsidR="00397B55">
        <w:t xml:space="preserve"> methodologies adopted</w:t>
      </w:r>
      <w:r w:rsidR="009E6F5A">
        <w:t xml:space="preserve">, but they </w:t>
      </w:r>
      <w:r w:rsidR="0056623B">
        <w:t xml:space="preserve">equally </w:t>
      </w:r>
      <w:r w:rsidR="009E6F5A">
        <w:t>pos</w:t>
      </w:r>
      <w:r w:rsidR="0056623B">
        <w:t>e</w:t>
      </w:r>
      <w:r w:rsidR="009E6F5A">
        <w:t xml:space="preserve"> ethical tensions.</w:t>
      </w:r>
    </w:p>
    <w:p w14:paraId="75187BF2" w14:textId="77777777" w:rsidR="00610E90" w:rsidRDefault="00610E90" w:rsidP="00DD4EBD">
      <w:pPr>
        <w:jc w:val="both"/>
      </w:pPr>
    </w:p>
    <w:p w14:paraId="2F8A71B9" w14:textId="1B748F32" w:rsidR="003B183D" w:rsidRPr="00FB4FEE" w:rsidRDefault="00716F19" w:rsidP="00FB4FEE">
      <w:pPr>
        <w:pStyle w:val="Heading2"/>
      </w:pPr>
      <w:r w:rsidRPr="00FB4FEE">
        <w:t>Positioning dilemmas</w:t>
      </w:r>
    </w:p>
    <w:p w14:paraId="1F1543E6" w14:textId="7797A522" w:rsidR="00544497" w:rsidRDefault="008B5786" w:rsidP="003E2D73">
      <w:pPr>
        <w:spacing w:before="240"/>
        <w:jc w:val="both"/>
      </w:pPr>
      <w:r>
        <w:t xml:space="preserve">Positioning refers to how the researcher is perceived by participants, and to the relationships established between </w:t>
      </w:r>
      <w:r w:rsidR="00852CEB">
        <w:t>researcher</w:t>
      </w:r>
      <w:r w:rsidR="00871A4B">
        <w:t xml:space="preserve"> and </w:t>
      </w:r>
      <w:r w:rsidR="00CC2120">
        <w:t>participants</w:t>
      </w:r>
      <w:r>
        <w:t>.</w:t>
      </w:r>
      <w:r w:rsidR="000E0F8A">
        <w:t xml:space="preserve"> </w:t>
      </w:r>
      <w:r w:rsidR="00DE0193">
        <w:t>Positioning i</w:t>
      </w:r>
      <w:r w:rsidR="000E0F8A">
        <w:t xml:space="preserve">s </w:t>
      </w:r>
      <w:r w:rsidR="00DE0193">
        <w:t>influenced by a wide range of personal characteristics</w:t>
      </w:r>
      <w:r w:rsidR="00740250">
        <w:t>,</w:t>
      </w:r>
      <w:r w:rsidR="00DE0193">
        <w:t xml:space="preserve"> </w:t>
      </w:r>
      <w:r w:rsidR="004B6240">
        <w:t>“</w:t>
      </w:r>
      <w:r w:rsidR="00DE0193">
        <w:t>such as gender, race, affiliation, age, sexual orientation, immigration status, personal experiences, linguistic tradition, beliefs, biases, preferences, theoretical, political and ideological stances, and emotional responses</w:t>
      </w:r>
      <w:r w:rsidR="004B6240">
        <w:t>”</w:t>
      </w:r>
      <w:r w:rsidR="00DE0193">
        <w:t xml:space="preserve"> </w:t>
      </w:r>
      <w:r w:rsidR="004B6240">
        <w:t>of the researcher</w:t>
      </w:r>
      <w:r w:rsidR="00CC2120">
        <w:t xml:space="preserve"> </w:t>
      </w:r>
      <w:r w:rsidR="00DE0193">
        <w:t>(Berger, 2015</w:t>
      </w:r>
      <w:r w:rsidR="004B6240">
        <w:t>,</w:t>
      </w:r>
      <w:r w:rsidR="00DE0193">
        <w:t xml:space="preserve"> p.21). </w:t>
      </w:r>
      <w:r w:rsidR="00A62BDA">
        <w:t>These ch</w:t>
      </w:r>
      <w:r w:rsidR="00DE0193">
        <w:t>a</w:t>
      </w:r>
      <w:r w:rsidR="00A62BDA">
        <w:t>rac</w:t>
      </w:r>
      <w:r w:rsidR="00DE0193">
        <w:t>teristics</w:t>
      </w:r>
      <w:r w:rsidR="00A62BDA">
        <w:t xml:space="preserve"> impact participants’ willingness to share their data, the relationship formed with the researcher, but also how the researcher constructs and interprets the field (</w:t>
      </w:r>
      <w:r w:rsidR="007F5922">
        <w:rPr>
          <w:iCs/>
        </w:rPr>
        <w:t>Berger, 2015</w:t>
      </w:r>
      <w:r w:rsidR="00A62BDA">
        <w:t>)</w:t>
      </w:r>
      <w:r w:rsidR="00A62BDA">
        <w:rPr>
          <w:i/>
        </w:rPr>
        <w:t>.</w:t>
      </w:r>
      <w:r w:rsidR="00DE0193">
        <w:t xml:space="preserve"> </w:t>
      </w:r>
      <w:r w:rsidR="00A62BDA">
        <w:t>Reflecting on the related ethics in practice, we contend that these dilemmas are</w:t>
      </w:r>
      <w:r w:rsidR="00871A4B">
        <w:t xml:space="preserve"> directly linked to displaying, as </w:t>
      </w:r>
      <w:r w:rsidR="005B4B7E">
        <w:t xml:space="preserve">the display work of the researcher can </w:t>
      </w:r>
      <w:r w:rsidR="001D1821">
        <w:t>condition the trust built with participants and their own display of family identity.</w:t>
      </w:r>
      <w:r w:rsidR="00F92A89">
        <w:t xml:space="preserve"> </w:t>
      </w:r>
      <w:r w:rsidR="00093E1A">
        <w:t xml:space="preserve">When accounting for family </w:t>
      </w:r>
      <w:r w:rsidR="00DC52F7">
        <w:t>practices, participants are involved in two kind</w:t>
      </w:r>
      <w:r w:rsidR="00E110F7">
        <w:t>s</w:t>
      </w:r>
      <w:r w:rsidR="00DC52F7">
        <w:t xml:space="preserve"> of display: the display of their identity as a member of the family, and the display of family in relation to dominant family discourses</w:t>
      </w:r>
      <w:r w:rsidR="0027049E">
        <w:t xml:space="preserve"> </w:t>
      </w:r>
      <w:r w:rsidR="00DC52F7">
        <w:fldChar w:fldCharType="begin" w:fldLock="1"/>
      </w:r>
      <w:r w:rsidR="008568C4">
        <w:instrText>ADDIN CSL_CITATION {"citationItems":[{"id":"ITEM-1","itemData":{"DOI":"10.1177/0038038510381612","abstract":"A B S T R AC T In this article we explore how Finch's (2007) concept of display might illuminate the new sociology of personal life as set out by Smart (2007). Drawing on narra-tives of family life and eating practices, from both parents and children, the article considers how these work as tools of family display. For some families, displays are used to affirm an idiosyncratic sense of their family through drawing on particular cultural motifs of 'family'. For other families, practices of display work to smooth over challenges from within. Displays can also be more normative, confirming wider hegemonic models of what the family is. Thus, while displays – and therefore ideas of family – do take different forms, nonetheless they also demonstrate that, as Smart suggests, people's personal lives need always to be understood as embedded in particular social and cultural worlds, rather than a function of lone, autonomous individuals.","author":[{"dropping-particle":"","family":"James","given":"A.","non-dropping-particle":"","parse-names":false,"suffix":""},{"dropping-particle":"","family":"Curtis","given":"P.","non-dropping-particle":"","parse-names":false,"suffix":""}],"container-title":"Sociology","id":"ITEM-1","issue":"6","issued":{"date-parts":[["2010"]]},"note":"Displaying is social\n\n\ndisplays are oppositional\n\nDisplaying helps situating families in the discourse of what family are expected to be -doing this properly. \n\nDisplays can be misinterpreted and rejected (not the case I observed with family). The case I observed with family breakfast is that certain displays are rejected because other practices are prioritised\n\n\nhttps://onlinelibrary.wiley.com/doi/epdf/10.1111/j.1741-3737.2003.00771.x\n\nDisplay must be constantly renewed to adapt the changes of family life FROM HERE: displays are constantly renewed: but they also go in different directions (refusal)\n\nThe point of this article is that displays change and are socially situated\n\n\nbuilding sense of family is located\n\nDisplaying imply practices about the family we live by.","page":"1163-1180","title":"Family Displays and Personal Lives","type":"article-journal","volume":"44"},"uris":["http://www.mendeley.com/documents/?uuid=b18b84e3-2777-3856-969e-ec3b3d5d4055"]}],"mendeley":{"formattedCitation":"(James and Curtis, 2010)","plainTextFormattedCitation":"(James and Curtis, 2010)","previouslyFormattedCitation":"(James and Curtis, 2010)"},"properties":{"noteIndex":0},"schema":"https://github.com/citation-style-language/schema/raw/master/csl-citation.json"}</w:instrText>
      </w:r>
      <w:r w:rsidR="00DC52F7">
        <w:fldChar w:fldCharType="separate"/>
      </w:r>
      <w:r w:rsidR="00DC52F7" w:rsidRPr="00DC52F7">
        <w:rPr>
          <w:noProof/>
        </w:rPr>
        <w:t>(James and Curtis, 2010)</w:t>
      </w:r>
      <w:r w:rsidR="00DC52F7">
        <w:fldChar w:fldCharType="end"/>
      </w:r>
      <w:r w:rsidR="00087D51">
        <w:t xml:space="preserve">. </w:t>
      </w:r>
      <w:r w:rsidR="00CD5AED">
        <w:t>By</w:t>
      </w:r>
      <w:r w:rsidR="00E274A8">
        <w:t xml:space="preserve"> positioning ourselves as family researchers, we triggered in participants the </w:t>
      </w:r>
      <w:r w:rsidR="00E274A8" w:rsidRPr="00E274A8">
        <w:t xml:space="preserve">fear of being judged </w:t>
      </w:r>
      <w:r w:rsidR="00E274A8">
        <w:t>against an ideal family practice</w:t>
      </w:r>
      <w:r w:rsidR="00F92A89">
        <w:t>. Our positioning</w:t>
      </w:r>
      <w:r w:rsidR="00EE233C">
        <w:t xml:space="preserve"> thus</w:t>
      </w:r>
      <w:r w:rsidR="00F92A89">
        <w:t xml:space="preserve"> directly impacted our interaction with participants.</w:t>
      </w:r>
    </w:p>
    <w:p w14:paraId="635BAAC8" w14:textId="77777777" w:rsidR="00EE233C" w:rsidRDefault="00EE233C" w:rsidP="00544497">
      <w:pPr>
        <w:jc w:val="both"/>
      </w:pPr>
    </w:p>
    <w:p w14:paraId="77DBFAB8" w14:textId="7335F1E4" w:rsidR="00F92A89" w:rsidRPr="00544497" w:rsidRDefault="00F92A89" w:rsidP="00912A49">
      <w:pPr>
        <w:jc w:val="both"/>
      </w:pPr>
      <w:r>
        <w:t>Firstly, we observed how our positioning was affected by how we got in touch with participants. For example, having common acquaintances helped break the ice more quickly, allowing for</w:t>
      </w:r>
      <w:r w:rsidR="00EE233C">
        <w:t xml:space="preserve"> development of</w:t>
      </w:r>
      <w:r>
        <w:t xml:space="preserve"> richer data. This first in-person contact with participants is particularly relevant for those methodologies </w:t>
      </w:r>
      <w:r w:rsidR="00E110F7">
        <w:t>where</w:t>
      </w:r>
      <w:r>
        <w:t xml:space="preserve"> participants are met only once. </w:t>
      </w:r>
      <w:r w:rsidR="00EE233C">
        <w:t>A</w:t>
      </w:r>
      <w:r>
        <w:t>ccepting a cup of coffee or complimenting the participant’s house helps to break the ice, making respondents more comfortable with a stranger asking about their personal life. However, we noticed how little we recorded</w:t>
      </w:r>
      <w:r w:rsidR="00E110F7">
        <w:t xml:space="preserve"> </w:t>
      </w:r>
      <w:r>
        <w:t xml:space="preserve">what happened at the early stage of our relationship with participants. Often, while still setting up the recorder, participants prompted the researcher with questions about the project, the scope of it, but also about the personal involvement behind it. Unfortunately, this kind of positioning work took place before the recording, </w:t>
      </w:r>
      <w:r w:rsidR="00E110F7">
        <w:t>therefore</w:t>
      </w:r>
      <w:r>
        <w:t xml:space="preserve"> it </w:t>
      </w:r>
      <w:r w:rsidR="00EE233C">
        <w:t>was</w:t>
      </w:r>
      <w:r>
        <w:t xml:space="preserve"> never considered a context for the interview, </w:t>
      </w:r>
      <w:r w:rsidR="0056623B">
        <w:t>n</w:t>
      </w:r>
      <w:r>
        <w:t>or as a reflexive element to understand interview</w:t>
      </w:r>
      <w:r w:rsidR="00544497">
        <w:t>ee</w:t>
      </w:r>
      <w:r>
        <w:t>s’ outcomes.</w:t>
      </w:r>
      <w:r w:rsidR="0056623B">
        <w:t xml:space="preserve"> </w:t>
      </w:r>
      <w:r w:rsidR="007613B9">
        <w:t xml:space="preserve">But such </w:t>
      </w:r>
      <w:r w:rsidR="00711B1D">
        <w:t>personal</w:t>
      </w:r>
      <w:r w:rsidR="00C51B49">
        <w:t xml:space="preserve"> exchanges could have had direct ramifications for the </w:t>
      </w:r>
      <w:r w:rsidR="00711B1D">
        <w:t>interview</w:t>
      </w:r>
      <w:r w:rsidR="00C51B49">
        <w:t xml:space="preserve"> (King and </w:t>
      </w:r>
      <w:proofErr w:type="spellStart"/>
      <w:r w:rsidR="00C51B49">
        <w:t>Horrocks</w:t>
      </w:r>
      <w:proofErr w:type="spellEnd"/>
      <w:r w:rsidR="00C51B49">
        <w:t>, 2010).</w:t>
      </w:r>
    </w:p>
    <w:p w14:paraId="1D215B31" w14:textId="06C1D551" w:rsidR="00DF1C78" w:rsidRDefault="00DF1C78" w:rsidP="00DD4EBD">
      <w:pPr>
        <w:jc w:val="both"/>
      </w:pPr>
    </w:p>
    <w:p w14:paraId="72BDB6A7" w14:textId="28BBBDF2" w:rsidR="00BF7AA9" w:rsidRDefault="00F92A89">
      <w:pPr>
        <w:jc w:val="both"/>
      </w:pPr>
      <w:r>
        <w:t xml:space="preserve">Secondly, we realised that the researcher can become an unwilling bearer of a normative gaze, conditioning the interviewees in justifying their own practices. </w:t>
      </w:r>
      <w:r w:rsidR="005A1BA2">
        <w:t>Idealisations</w:t>
      </w:r>
      <w:r w:rsidR="00CE6FDA">
        <w:t xml:space="preserve"> of family life</w:t>
      </w:r>
      <w:r w:rsidR="005A1BA2">
        <w:t xml:space="preserve"> occur because</w:t>
      </w:r>
      <w:r w:rsidR="008C4BD2">
        <w:t xml:space="preserve"> being</w:t>
      </w:r>
      <w:r w:rsidR="005A1BA2">
        <w:t xml:space="preserve"> </w:t>
      </w:r>
      <w:r w:rsidR="008B5571">
        <w:t xml:space="preserve">on display as a family, or as a family member, is never neutral, as it implies being judged against family norms and expectations </w:t>
      </w:r>
      <w:r w:rsidR="008B5571">
        <w:fldChar w:fldCharType="begin" w:fldLock="1"/>
      </w:r>
      <w:r w:rsidR="00CC0B60">
        <w:instrText>ADDIN CSL_CITATION {"citationItems":[{"id":"ITEM-1","itemData":{"DOI":"10.1177/0038038514559322","ISBN":"0038-0385","ISSN":"0038-0385","abstract":"This article explores middle class mothers’ narratives on their daily routines of preparing lunchboxes for their children. In this study lunchboxes are understood as an artefact linking together discourses and practices of doing and displaying mothering, media and government discourses of feeding children and broader issues of care and surveillance in private and public settings. Drawing on semi-structured, photo elicitation interviews and a focus group discussion, this article illuminates how mothers feel on display through the contents of their children’s lunchboxes.","author":[{"dropping-particle":"","family":"Harman","given":"Vicki","non-dropping-particle":"","parse-names":false,"suffix":""},{"dropping-particle":"","family":"Cappellini","given":"Benedetta","non-dropping-particle":"","parse-names":false,"suffix":""}],"container-title":"Sociology","id":"ITEM-1","issue":"4","issued":{"date-parts":[["2015"]]},"page":"764-781","title":"Mothers on display: Lunchboxes, social class and moral accountability","type":"article-journal","volume":"49"},"uris":["http://www.mendeley.com/documents/?uuid=84715433-b488-424c-9aac-6f570a35778b"]},{"id":"ITEM-2","itemData":{"author":[{"dropping-particle":"","family":"Gabb","given":"Jacqui","non-dropping-particle":"","parse-names":false,"suffix":""}],"container-title":"Displaying Families: A New Concept for the Sociology of Family Life","editor":[{"dropping-particle":"","family":"Dermott","given":"E.","non-dropping-particle":"","parse-names":false,"suffix":""},{"dropping-particle":"","family":"Seymour","given":"J.","non-dropping-particle":"","parse-names":false,"suffix":""}],"id":"ITEM-2","issued":{"date-parts":[["2011"]]},"page":"38- 57","publisher":"Palgrave Macmillan","publisher-place":"Basingstoke, UK/New York, USA","title":"Troubling displays: The affect of gender, sexuality and class","type":"chapter"},"uris":["http://www.mendeley.com/documents/?uuid=f10c005e-9c22-41a3-8e1c-8f7baa7f498c"]},{"id":"ITEM-3","itemData":{"author":[{"dropping-particle":"","family":"Heaphy","given":"Brian","non-dropping-particle":"","parse-names":false,"suffix":""}],"container-title":"Displaying Families: A New Concept for the Sociology of Family Life","editor":[{"dropping-particle":"","family":"Dermott","given":"E.","non-dropping-particle":"","parse-names":false,"suffix":""},{"dropping-particle":"","family":"Seymour","given":"J.","non-dropping-particle":"","parse-names":false,"suffix":""}],"id":"ITEM-3","issued":{"date-parts":[["2011"]]},"page":"19-37","publisher":"Palgrave Macmillan","publisher-place":"Basingstoke; New York","title":"Critical Relational Displays","type":"chapter"},"uris":["http://www.mendeley.com/documents/?uuid=ccfa9ebc-ae75-4165-915d-edd5536033a9"]}],"mendeley":{"formattedCitation":"(Gabb, 2011; Heaphy, 2011; Harman and Cappellini, 2015)","manualFormatting":"(Heaphy, 2011; Harman and Cappellini, 2015)","plainTextFormattedCitation":"(Gabb, 2011; Heaphy, 2011; Harman and Cappellini, 2015)","previouslyFormattedCitation":"(Gabb, 2011; Heaphy, 2011; Harman and Cappellini, 2015)"},"properties":{"noteIndex":0},"schema":"https://github.com/citation-style-language/schema/raw/master/csl-citation.json"}</w:instrText>
      </w:r>
      <w:r w:rsidR="008B5571">
        <w:fldChar w:fldCharType="separate"/>
      </w:r>
      <w:r w:rsidR="008B5571" w:rsidRPr="009A29D7">
        <w:rPr>
          <w:noProof/>
        </w:rPr>
        <w:t>(Heaphy, 2011; Harman and Cappellini, 2015)</w:t>
      </w:r>
      <w:r w:rsidR="008B5571">
        <w:fldChar w:fldCharType="end"/>
      </w:r>
      <w:r w:rsidR="008B5571">
        <w:t>.</w:t>
      </w:r>
      <w:r w:rsidR="00E274A8">
        <w:t xml:space="preserve"> </w:t>
      </w:r>
      <w:r w:rsidR="000F3A4A">
        <w:t xml:space="preserve">This is shown by </w:t>
      </w:r>
      <w:r w:rsidR="008B5786">
        <w:t>Francesca</w:t>
      </w:r>
      <w:r w:rsidR="000F3A4A">
        <w:t xml:space="preserve">, a </w:t>
      </w:r>
      <w:r w:rsidR="00CD5AED">
        <w:t xml:space="preserve">stay at home mother </w:t>
      </w:r>
      <w:r w:rsidR="000F3A4A">
        <w:t>in her 50</w:t>
      </w:r>
      <w:r w:rsidR="00136EB6">
        <w:t xml:space="preserve">s, who was introduced </w:t>
      </w:r>
      <w:r w:rsidR="00CD5AED">
        <w:t xml:space="preserve">by her husband </w:t>
      </w:r>
      <w:r w:rsidR="00136EB6">
        <w:t>in the project</w:t>
      </w:r>
      <w:r w:rsidR="00844895">
        <w:t xml:space="preserve"> run by Author 2</w:t>
      </w:r>
      <w:r w:rsidR="00136EB6">
        <w:t>:</w:t>
      </w:r>
    </w:p>
    <w:p w14:paraId="73152864" w14:textId="77777777" w:rsidR="00BF7AA9" w:rsidRDefault="00BF7AA9" w:rsidP="00BF7AA9">
      <w:pPr>
        <w:jc w:val="both"/>
      </w:pPr>
    </w:p>
    <w:p w14:paraId="0DBB6AC2" w14:textId="5B6E57C1" w:rsidR="00BF7AA9" w:rsidRPr="00560FD8" w:rsidRDefault="008B5786" w:rsidP="00BF7AA9">
      <w:pPr>
        <w:ind w:left="708"/>
        <w:jc w:val="both"/>
        <w:rPr>
          <w:sz w:val="20"/>
          <w:szCs w:val="22"/>
        </w:rPr>
      </w:pPr>
      <w:r>
        <w:rPr>
          <w:sz w:val="20"/>
          <w:szCs w:val="22"/>
        </w:rPr>
        <w:t>Francesca</w:t>
      </w:r>
      <w:r w:rsidR="00BF7AA9" w:rsidRPr="00560FD8">
        <w:rPr>
          <w:sz w:val="20"/>
          <w:szCs w:val="22"/>
        </w:rPr>
        <w:t xml:space="preserve">: </w:t>
      </w:r>
      <w:r w:rsidR="007F5922">
        <w:rPr>
          <w:sz w:val="20"/>
          <w:szCs w:val="22"/>
        </w:rPr>
        <w:t>M</w:t>
      </w:r>
      <w:r w:rsidR="00BF7AA9" w:rsidRPr="00560FD8">
        <w:rPr>
          <w:sz w:val="20"/>
          <w:szCs w:val="22"/>
        </w:rPr>
        <w:t>y mother</w:t>
      </w:r>
      <w:r w:rsidR="007F5922">
        <w:rPr>
          <w:sz w:val="20"/>
          <w:szCs w:val="22"/>
        </w:rPr>
        <w:t>-</w:t>
      </w:r>
      <w:r w:rsidR="00BF7AA9" w:rsidRPr="00560FD8">
        <w:rPr>
          <w:sz w:val="20"/>
          <w:szCs w:val="22"/>
        </w:rPr>
        <w:t>in</w:t>
      </w:r>
      <w:r w:rsidR="007F5922">
        <w:rPr>
          <w:sz w:val="20"/>
          <w:szCs w:val="22"/>
        </w:rPr>
        <w:t>-</w:t>
      </w:r>
      <w:r w:rsidR="00BF7AA9" w:rsidRPr="00560FD8">
        <w:rPr>
          <w:sz w:val="20"/>
          <w:szCs w:val="22"/>
        </w:rPr>
        <w:t>law feels inadequate if she cannot feed. Now that she fell sick</w:t>
      </w:r>
      <w:r w:rsidR="0058376B">
        <w:rPr>
          <w:sz w:val="20"/>
          <w:szCs w:val="22"/>
        </w:rPr>
        <w:t>,</w:t>
      </w:r>
      <w:r w:rsidR="00BF7AA9" w:rsidRPr="00560FD8">
        <w:rPr>
          <w:sz w:val="20"/>
          <w:szCs w:val="22"/>
        </w:rPr>
        <w:t xml:space="preserve"> she says</w:t>
      </w:r>
      <w:r w:rsidR="0058376B">
        <w:rPr>
          <w:sz w:val="20"/>
          <w:szCs w:val="22"/>
        </w:rPr>
        <w:t>,</w:t>
      </w:r>
      <w:r w:rsidR="00BF7AA9" w:rsidRPr="00560FD8">
        <w:rPr>
          <w:sz w:val="20"/>
          <w:szCs w:val="22"/>
        </w:rPr>
        <w:t xml:space="preserve"> </w:t>
      </w:r>
      <w:r w:rsidR="0058376B">
        <w:rPr>
          <w:sz w:val="20"/>
          <w:szCs w:val="22"/>
        </w:rPr>
        <w:t>“</w:t>
      </w:r>
      <w:r w:rsidR="00BF7AA9" w:rsidRPr="00560FD8">
        <w:rPr>
          <w:sz w:val="20"/>
          <w:szCs w:val="22"/>
        </w:rPr>
        <w:t>I can’t cook for you</w:t>
      </w:r>
      <w:r w:rsidR="0058376B">
        <w:rPr>
          <w:sz w:val="20"/>
          <w:szCs w:val="22"/>
        </w:rPr>
        <w:t>”</w:t>
      </w:r>
      <w:r w:rsidR="00BF7AA9" w:rsidRPr="00560FD8">
        <w:rPr>
          <w:sz w:val="20"/>
          <w:szCs w:val="22"/>
        </w:rPr>
        <w:t xml:space="preserve"> as if it was necessary. That’s nothing. I don’t even wake up in the morning to prepare breakfast, my son wakes up at 6, I can’t make it…</w:t>
      </w:r>
    </w:p>
    <w:p w14:paraId="69FB53A4" w14:textId="7EB34A16" w:rsidR="00BF7AA9" w:rsidRPr="00560FD8" w:rsidRDefault="00CD5AED" w:rsidP="00BF7AA9">
      <w:pPr>
        <w:ind w:firstLine="708"/>
        <w:jc w:val="both"/>
        <w:rPr>
          <w:sz w:val="20"/>
          <w:szCs w:val="22"/>
        </w:rPr>
      </w:pPr>
      <w:r>
        <w:rPr>
          <w:sz w:val="20"/>
          <w:szCs w:val="22"/>
        </w:rPr>
        <w:t>Author 2</w:t>
      </w:r>
      <w:r w:rsidR="00BF7AA9" w:rsidRPr="00560FD8">
        <w:rPr>
          <w:sz w:val="20"/>
          <w:szCs w:val="22"/>
        </w:rPr>
        <w:t xml:space="preserve">: </w:t>
      </w:r>
      <w:r w:rsidR="007F5922">
        <w:rPr>
          <w:sz w:val="20"/>
          <w:szCs w:val="22"/>
        </w:rPr>
        <w:t>Ha</w:t>
      </w:r>
      <w:r w:rsidR="00BF7AA9" w:rsidRPr="00560FD8">
        <w:rPr>
          <w:sz w:val="20"/>
          <w:szCs w:val="22"/>
        </w:rPr>
        <w:t>ve you ever thought you should?</w:t>
      </w:r>
    </w:p>
    <w:p w14:paraId="69C49923" w14:textId="2E663206" w:rsidR="00BF7AA9" w:rsidRPr="00560FD8" w:rsidRDefault="008B5786" w:rsidP="00730F8C">
      <w:pPr>
        <w:ind w:left="708"/>
        <w:jc w:val="both"/>
        <w:rPr>
          <w:sz w:val="20"/>
          <w:szCs w:val="22"/>
        </w:rPr>
      </w:pPr>
      <w:r>
        <w:rPr>
          <w:sz w:val="20"/>
          <w:szCs w:val="22"/>
        </w:rPr>
        <w:t>Francesca</w:t>
      </w:r>
      <w:r w:rsidR="00BF7AA9" w:rsidRPr="00560FD8">
        <w:rPr>
          <w:sz w:val="20"/>
          <w:szCs w:val="22"/>
        </w:rPr>
        <w:t xml:space="preserve">: </w:t>
      </w:r>
      <w:r w:rsidR="00821DB6">
        <w:rPr>
          <w:sz w:val="20"/>
          <w:szCs w:val="22"/>
        </w:rPr>
        <w:t xml:space="preserve">[pause] </w:t>
      </w:r>
      <w:r w:rsidR="00BF7AA9" w:rsidRPr="00560FD8">
        <w:rPr>
          <w:sz w:val="20"/>
          <w:szCs w:val="22"/>
        </w:rPr>
        <w:t>No, maybe I try and make up for it in other ways, like spending some time with him in the afternoon, maybe I will prepare him a snack, to have some time with him and chat</w:t>
      </w:r>
      <w:r w:rsidR="0058376B">
        <w:rPr>
          <w:sz w:val="20"/>
          <w:szCs w:val="22"/>
        </w:rPr>
        <w:t>.</w:t>
      </w:r>
    </w:p>
    <w:p w14:paraId="3633B665" w14:textId="77777777" w:rsidR="00BF7AA9" w:rsidRPr="004847D4" w:rsidRDefault="00BF7AA9" w:rsidP="00BF7AA9">
      <w:pPr>
        <w:ind w:left="708"/>
        <w:jc w:val="both"/>
        <w:rPr>
          <w:i/>
          <w:sz w:val="22"/>
          <w:szCs w:val="22"/>
        </w:rPr>
      </w:pPr>
    </w:p>
    <w:p w14:paraId="1F5F655D" w14:textId="2352D060" w:rsidR="002171CD" w:rsidRDefault="00CD5AED" w:rsidP="00DD4EBD">
      <w:pPr>
        <w:jc w:val="both"/>
      </w:pPr>
      <w:r>
        <w:t>Francesca</w:t>
      </w:r>
      <w:r w:rsidR="00136EB6">
        <w:t xml:space="preserve"> </w:t>
      </w:r>
      <w:r w:rsidR="00821DB6">
        <w:t xml:space="preserve">interlaces her motherhood skills with </w:t>
      </w:r>
      <w:r w:rsidR="00711D73">
        <w:t>those</w:t>
      </w:r>
      <w:r w:rsidR="00821DB6">
        <w:t xml:space="preserve"> of her </w:t>
      </w:r>
      <w:r w:rsidR="0058376B">
        <w:t>mother-in-law</w:t>
      </w:r>
      <w:r>
        <w:t xml:space="preserve"> on the ground of being a good feeder</w:t>
      </w:r>
      <w:r w:rsidR="000F3A4A">
        <w:t>.</w:t>
      </w:r>
      <w:r w:rsidR="00BF7AA9">
        <w:t xml:space="preserve"> </w:t>
      </w:r>
      <w:r w:rsidR="0097145C">
        <w:t>Despite asserting that</w:t>
      </w:r>
      <w:r w:rsidR="00BF7AA9">
        <w:t xml:space="preserve"> </w:t>
      </w:r>
      <w:r>
        <w:t>always</w:t>
      </w:r>
      <w:r w:rsidR="00CC2120">
        <w:t xml:space="preserve"> being</w:t>
      </w:r>
      <w:r>
        <w:t xml:space="preserve"> the</w:t>
      </w:r>
      <w:r w:rsidR="00BF7AA9">
        <w:t xml:space="preserve"> feeder is unnecessary</w:t>
      </w:r>
      <w:r w:rsidR="0097145C">
        <w:t xml:space="preserve">, </w:t>
      </w:r>
      <w:r>
        <w:t xml:space="preserve">Francesca quickly reverts her narrative to ‘the good mother’ </w:t>
      </w:r>
      <w:r w:rsidR="00477566">
        <w:t xml:space="preserve">when </w:t>
      </w:r>
      <w:r w:rsidR="00821DB6">
        <w:t>asked</w:t>
      </w:r>
      <w:r w:rsidR="00477566">
        <w:t xml:space="preserve"> </w:t>
      </w:r>
      <w:r w:rsidR="00821DB6">
        <w:t>about not waking up to prepare breakfast</w:t>
      </w:r>
      <w:r w:rsidR="0097145C">
        <w:t>.</w:t>
      </w:r>
      <w:r w:rsidR="00BF7AA9">
        <w:t xml:space="preserve"> </w:t>
      </w:r>
      <w:r>
        <w:t xml:space="preserve">Rather than confirming her lack of interest in preparing breakfast, she enforces her </w:t>
      </w:r>
      <w:r>
        <w:lastRenderedPageBreak/>
        <w:t xml:space="preserve">attention to afternoon snacks, displaying the compensation of what could be interpreted as sloppy behaviour. </w:t>
      </w:r>
      <w:r w:rsidR="00821DB6">
        <w:t xml:space="preserve">A prompting question from ‘the family researcher’ makes her pause and </w:t>
      </w:r>
      <w:r w:rsidR="00BF7AA9">
        <w:t>re</w:t>
      </w:r>
      <w:r w:rsidR="0097145C">
        <w:t>phras</w:t>
      </w:r>
      <w:r w:rsidR="00821DB6">
        <w:t>e</w:t>
      </w:r>
      <w:r w:rsidR="0097145C">
        <w:t xml:space="preserve"> </w:t>
      </w:r>
      <w:r w:rsidR="00BF7AA9">
        <w:t>her experience in terms of what is expected from the feeder in the family</w:t>
      </w:r>
      <w:r w:rsidR="00821DB6">
        <w:t>.</w:t>
      </w:r>
      <w:r w:rsidR="00D45254">
        <w:t xml:space="preserve"> </w:t>
      </w:r>
      <w:r w:rsidR="00477566">
        <w:t>Even if the comment was not meant</w:t>
      </w:r>
      <w:r w:rsidR="00E274A8">
        <w:t xml:space="preserve"> to </w:t>
      </w:r>
      <w:r w:rsidR="00477566">
        <w:t>evoke in Francesca a sense of duty towards her own son, the lack of intimacy between researcher and research</w:t>
      </w:r>
      <w:r w:rsidR="00821DB6">
        <w:t xml:space="preserve">ed </w:t>
      </w:r>
      <w:r w:rsidR="00711D73">
        <w:t>elicited</w:t>
      </w:r>
      <w:r w:rsidR="00821DB6">
        <w:t xml:space="preserve"> a fear of being judged</w:t>
      </w:r>
      <w:r w:rsidR="00477566">
        <w:t xml:space="preserve">. </w:t>
      </w:r>
      <w:r w:rsidR="00D462F6">
        <w:t>Albeit the shift noticed is minim</w:t>
      </w:r>
      <w:r w:rsidR="007A74AB">
        <w:t>al</w:t>
      </w:r>
      <w:r w:rsidR="00D462F6">
        <w:t>, it is still possible to observe how a normative gaze accidentally emerged through interaction.</w:t>
      </w:r>
      <w:r w:rsidR="00D462F6" w:rsidRPr="00D462F6">
        <w:t xml:space="preserve"> </w:t>
      </w:r>
      <w:r w:rsidR="00D462F6">
        <w:t xml:space="preserve">Reflexive self-awareness is important to consider how positioning affects the organisation and the process of the research interaction (Abell </w:t>
      </w:r>
      <w:r w:rsidR="00D462F6" w:rsidRPr="00A22BF8">
        <w:rPr>
          <w:i/>
          <w:iCs/>
        </w:rPr>
        <w:t>et al.</w:t>
      </w:r>
      <w:r w:rsidR="00D462F6">
        <w:t>, 2006).</w:t>
      </w:r>
    </w:p>
    <w:p w14:paraId="55214457" w14:textId="7F50C37E" w:rsidR="008B5571" w:rsidRDefault="008B5571" w:rsidP="00DD4EBD">
      <w:pPr>
        <w:jc w:val="both"/>
      </w:pPr>
    </w:p>
    <w:p w14:paraId="542AE4C8" w14:textId="5749226D" w:rsidR="00C91D76" w:rsidRDefault="008537D6" w:rsidP="00083C07">
      <w:pPr>
        <w:jc w:val="both"/>
      </w:pPr>
      <w:r>
        <w:t xml:space="preserve">Reflecting on positioning reveals how different accounts can arise </w:t>
      </w:r>
      <w:r w:rsidR="000B4C11">
        <w:t>from</w:t>
      </w:r>
      <w:r>
        <w:t xml:space="preserve"> the different relationship</w:t>
      </w:r>
      <w:r w:rsidR="007A74AB">
        <w:t>s</w:t>
      </w:r>
      <w:r>
        <w:t xml:space="preserve"> family members have with the researcher</w:t>
      </w:r>
      <w:r w:rsidR="00DC52F7">
        <w:t>.</w:t>
      </w:r>
      <w:r w:rsidR="00C000CE">
        <w:t xml:space="preserve"> </w:t>
      </w:r>
      <w:r w:rsidR="00672E9B">
        <w:t>These differences lead to</w:t>
      </w:r>
      <w:r>
        <w:t xml:space="preserve"> possible</w:t>
      </w:r>
      <w:r w:rsidR="00DC52F7">
        <w:t xml:space="preserve"> discrepancies of meanings between family members.</w:t>
      </w:r>
      <w:r w:rsidR="00C000CE">
        <w:t xml:space="preserve"> </w:t>
      </w:r>
      <w:r w:rsidR="00083C07">
        <w:t xml:space="preserve">This is the case of </w:t>
      </w:r>
      <w:r w:rsidR="008B5786">
        <w:t>Tania</w:t>
      </w:r>
      <w:r w:rsidR="00083C07">
        <w:t>, a personal connection of Author 2, who participated with her</w:t>
      </w:r>
      <w:r w:rsidR="00C000CE">
        <w:t xml:space="preserve"> </w:t>
      </w:r>
      <w:r w:rsidR="00C738A9">
        <w:t xml:space="preserve">newly-wed </w:t>
      </w:r>
      <w:r w:rsidR="00083C07">
        <w:t xml:space="preserve">husband </w:t>
      </w:r>
      <w:r w:rsidR="008B5786">
        <w:t>Fabio</w:t>
      </w:r>
      <w:r w:rsidR="00083C07">
        <w:t>.</w:t>
      </w:r>
      <w:r w:rsidR="00672E9B">
        <w:t xml:space="preserve"> Fabio did not know the researcher personally, and he described family breakfast as a recent practice they developed together</w:t>
      </w:r>
      <w:r w:rsidR="007A74AB">
        <w:t>,</w:t>
      </w:r>
      <w:r w:rsidR="00672E9B">
        <w:t xml:space="preserve"> as a </w:t>
      </w:r>
      <w:r w:rsidR="007A74AB">
        <w:t>sit-down</w:t>
      </w:r>
      <w:r w:rsidR="00CC2120">
        <w:t xml:space="preserve"> </w:t>
      </w:r>
      <w:r w:rsidR="00672E9B">
        <w:t>meal w</w:t>
      </w:r>
      <w:r w:rsidR="00CC2120">
        <w:t>ith</w:t>
      </w:r>
      <w:r w:rsidR="00672E9B">
        <w:t xml:space="preserve"> healthy food. However,</w:t>
      </w:r>
      <w:r w:rsidR="00083C07">
        <w:t xml:space="preserve"> </w:t>
      </w:r>
      <w:r w:rsidR="00672E9B">
        <w:t>Tania has a different view on it</w:t>
      </w:r>
      <w:r w:rsidR="00083C07">
        <w:t>:</w:t>
      </w:r>
    </w:p>
    <w:p w14:paraId="6867CA3C" w14:textId="77777777" w:rsidR="00083C07" w:rsidRDefault="00083C07" w:rsidP="00083C07">
      <w:pPr>
        <w:jc w:val="both"/>
      </w:pPr>
    </w:p>
    <w:p w14:paraId="70C65F79" w14:textId="5A1969BB" w:rsidR="00083C07" w:rsidRPr="00DD4EBD" w:rsidRDefault="007F5922" w:rsidP="00083C07">
      <w:pPr>
        <w:ind w:left="708"/>
        <w:jc w:val="both"/>
        <w:rPr>
          <w:sz w:val="20"/>
          <w:szCs w:val="20"/>
        </w:rPr>
      </w:pPr>
      <w:r>
        <w:rPr>
          <w:sz w:val="20"/>
          <w:szCs w:val="20"/>
        </w:rPr>
        <w:t xml:space="preserve">Tania: </w:t>
      </w:r>
      <w:r w:rsidR="00083C07" w:rsidRPr="00DD4EBD">
        <w:rPr>
          <w:sz w:val="20"/>
          <w:szCs w:val="20"/>
        </w:rPr>
        <w:t>Maybe it’s not very nice to say but we have the kind of breakfast I was having before and he just picked it up. We have rusks with jam, a bit of juice and that’s it. When I was good</w:t>
      </w:r>
      <w:r w:rsidR="007A74AB">
        <w:rPr>
          <w:sz w:val="20"/>
          <w:szCs w:val="20"/>
        </w:rPr>
        <w:t>,</w:t>
      </w:r>
      <w:r w:rsidR="00083C07" w:rsidRPr="00DD4EBD">
        <w:rPr>
          <w:sz w:val="20"/>
          <w:szCs w:val="20"/>
        </w:rPr>
        <w:t xml:space="preserve"> I was also having a fruit but then I let myself go.</w:t>
      </w:r>
    </w:p>
    <w:p w14:paraId="05499295" w14:textId="77777777" w:rsidR="00083C07" w:rsidRPr="00F04FE8" w:rsidRDefault="00083C07" w:rsidP="00083C07">
      <w:pPr>
        <w:ind w:left="708"/>
        <w:jc w:val="both"/>
        <w:rPr>
          <w:i/>
          <w:sz w:val="22"/>
          <w:szCs w:val="22"/>
        </w:rPr>
      </w:pPr>
    </w:p>
    <w:p w14:paraId="6385ACA2" w14:textId="2BBA979A" w:rsidR="00A750F6" w:rsidRDefault="00083C07">
      <w:pPr>
        <w:jc w:val="both"/>
      </w:pPr>
      <w:r>
        <w:t xml:space="preserve">According to her, this kind of breakfast is not a habit that generated from them as a family, but rather a routine he adopted from her. </w:t>
      </w:r>
      <w:r w:rsidR="008D546B">
        <w:t>To have breakfast together</w:t>
      </w:r>
      <w:r w:rsidR="007A74AB">
        <w:t>,</w:t>
      </w:r>
      <w:r w:rsidR="008D546B">
        <w:t xml:space="preserve"> she had to find a common ground, letting go </w:t>
      </w:r>
      <w:r w:rsidR="007A74AB">
        <w:t xml:space="preserve">of </w:t>
      </w:r>
      <w:r w:rsidR="008D546B">
        <w:t>th</w:t>
      </w:r>
      <w:r w:rsidR="007A74AB">
        <w:t>e</w:t>
      </w:r>
      <w:r w:rsidR="008D546B">
        <w:t xml:space="preserve"> fruit that made her feel a better version of herself. </w:t>
      </w:r>
      <w:r w:rsidR="00D462F6">
        <w:t>Tania</w:t>
      </w:r>
      <w:r>
        <w:t xml:space="preserve"> is compelled to begin her account by stating that this is not ‘nice to say’, </w:t>
      </w:r>
      <w:r w:rsidR="008D546B">
        <w:t>but she nevertheless</w:t>
      </w:r>
      <w:r>
        <w:t xml:space="preserve"> f</w:t>
      </w:r>
      <w:r w:rsidR="008D546B">
        <w:t>eels comfortable to sh</w:t>
      </w:r>
      <w:r w:rsidR="00D45254">
        <w:t>are her honest opinion of having contaminated his habits.</w:t>
      </w:r>
      <w:r w:rsidR="00D462F6">
        <w:t xml:space="preserve"> Despite not being an issue of confidentiality,</w:t>
      </w:r>
      <w:r w:rsidR="00CC2120">
        <w:t xml:space="preserve"> </w:t>
      </w:r>
      <w:r w:rsidR="00D462F6">
        <w:t>the researcher is facing a discrepancy that can be connected to a different experience of the meal, as well as with the different degree of familiarity participants have with the researcher.</w:t>
      </w:r>
    </w:p>
    <w:p w14:paraId="17796100" w14:textId="268B0010" w:rsidR="00255403" w:rsidRDefault="00255403">
      <w:pPr>
        <w:jc w:val="both"/>
        <w:rPr>
          <w:lang w:val="en-US"/>
        </w:rPr>
      </w:pPr>
    </w:p>
    <w:p w14:paraId="7F5ACDCA" w14:textId="3056A6EB" w:rsidR="00640A35" w:rsidRPr="00FB4FEE" w:rsidRDefault="00C738A9" w:rsidP="00FB4FEE">
      <w:pPr>
        <w:pStyle w:val="Heading2"/>
      </w:pPr>
      <w:r w:rsidRPr="00FB4FEE">
        <w:t>Emotion</w:t>
      </w:r>
      <w:r w:rsidR="006A48D9" w:rsidRPr="00FB4FEE">
        <w:t>al dilemmas</w:t>
      </w:r>
    </w:p>
    <w:p w14:paraId="69D16D97" w14:textId="77777777" w:rsidR="00782AB5" w:rsidRPr="00FB4FEE" w:rsidRDefault="00782AB5" w:rsidP="00FB4FEE">
      <w:pPr>
        <w:jc w:val="both"/>
        <w:rPr>
          <w:b/>
          <w:lang w:val="en-US"/>
        </w:rPr>
      </w:pPr>
    </w:p>
    <w:p w14:paraId="58B8FEEF" w14:textId="074E5327" w:rsidR="009571D3" w:rsidRDefault="00782AB5" w:rsidP="00DD4EBD">
      <w:pPr>
        <w:jc w:val="both"/>
        <w:rPr>
          <w:lang w:val="en-US"/>
        </w:rPr>
      </w:pPr>
      <w:r>
        <w:rPr>
          <w:lang w:val="en-US"/>
        </w:rPr>
        <w:t>With emotional dilemmas, we refer</w:t>
      </w:r>
      <w:r w:rsidR="00CC2120">
        <w:rPr>
          <w:lang w:val="en-US"/>
        </w:rPr>
        <w:t xml:space="preserve"> to</w:t>
      </w:r>
      <w:r>
        <w:rPr>
          <w:lang w:val="en-US"/>
        </w:rPr>
        <w:t xml:space="preserve"> the management of emotional tensions arising both in the researcher </w:t>
      </w:r>
      <w:r w:rsidR="00CC2120">
        <w:rPr>
          <w:lang w:val="en-US"/>
        </w:rPr>
        <w:t>and</w:t>
      </w:r>
      <w:r>
        <w:rPr>
          <w:lang w:val="en-US"/>
        </w:rPr>
        <w:t xml:space="preserve"> in the researched. </w:t>
      </w:r>
      <w:r w:rsidR="000549D0">
        <w:rPr>
          <w:lang w:val="en-US"/>
        </w:rPr>
        <w:t>O</w:t>
      </w:r>
      <w:r w:rsidR="00C53250">
        <w:rPr>
          <w:lang w:val="en-US"/>
        </w:rPr>
        <w:t xml:space="preserve">ne of the key </w:t>
      </w:r>
      <w:r w:rsidR="00A67E2C">
        <w:rPr>
          <w:lang w:val="en-US"/>
        </w:rPr>
        <w:t xml:space="preserve">emotional </w:t>
      </w:r>
      <w:r w:rsidR="00C53250">
        <w:rPr>
          <w:lang w:val="en-US"/>
        </w:rPr>
        <w:t xml:space="preserve">challenges </w:t>
      </w:r>
      <w:r w:rsidR="00A67E2C">
        <w:rPr>
          <w:lang w:val="en-US"/>
        </w:rPr>
        <w:t xml:space="preserve">emerged during </w:t>
      </w:r>
      <w:r w:rsidR="00F70806">
        <w:rPr>
          <w:lang w:val="en-US"/>
        </w:rPr>
        <w:t xml:space="preserve">witnessing </w:t>
      </w:r>
      <w:r w:rsidR="00C53250">
        <w:rPr>
          <w:lang w:val="en-US"/>
        </w:rPr>
        <w:t>family conflicts</w:t>
      </w:r>
      <w:r w:rsidR="00A67E2C">
        <w:rPr>
          <w:lang w:val="en-US"/>
        </w:rPr>
        <w:t xml:space="preserve">, which had implications not only for the </w:t>
      </w:r>
      <w:r w:rsidR="00CC2120">
        <w:rPr>
          <w:lang w:val="en-US"/>
        </w:rPr>
        <w:t>families</w:t>
      </w:r>
      <w:r w:rsidR="00C53250">
        <w:rPr>
          <w:lang w:val="en-US"/>
        </w:rPr>
        <w:t xml:space="preserve"> themselves</w:t>
      </w:r>
      <w:r w:rsidR="00E179A8">
        <w:rPr>
          <w:lang w:val="en-US"/>
        </w:rPr>
        <w:t>,</w:t>
      </w:r>
      <w:r w:rsidR="00C53250">
        <w:rPr>
          <w:lang w:val="en-US"/>
        </w:rPr>
        <w:t xml:space="preserve"> </w:t>
      </w:r>
      <w:r w:rsidR="00A67E2C">
        <w:rPr>
          <w:lang w:val="en-US"/>
        </w:rPr>
        <w:t>but also for</w:t>
      </w:r>
      <w:r w:rsidR="00C53250">
        <w:rPr>
          <w:lang w:val="en-US"/>
        </w:rPr>
        <w:t xml:space="preserve"> the researcher. In many instances, the </w:t>
      </w:r>
      <w:r w:rsidR="00DD7703">
        <w:rPr>
          <w:lang w:val="en-US"/>
        </w:rPr>
        <w:t>families</w:t>
      </w:r>
      <w:r w:rsidR="00C53250">
        <w:rPr>
          <w:lang w:val="en-US"/>
        </w:rPr>
        <w:t xml:space="preserve"> expressed emotions of stress during the arguments, followed by feelings of embarrassment after the conflict. Take the example of Olivia and Alex, where </w:t>
      </w:r>
      <w:r w:rsidR="00185C71">
        <w:rPr>
          <w:lang w:val="en-US"/>
        </w:rPr>
        <w:t>A</w:t>
      </w:r>
      <w:r w:rsidR="00DD7703">
        <w:rPr>
          <w:lang w:val="en-US"/>
        </w:rPr>
        <w:t>uthor 1</w:t>
      </w:r>
      <w:r w:rsidR="00C53250">
        <w:rPr>
          <w:lang w:val="en-US"/>
        </w:rPr>
        <w:t xml:space="preserve"> witnessed one of their impromptu fight</w:t>
      </w:r>
      <w:r w:rsidR="00185C71">
        <w:rPr>
          <w:lang w:val="en-US"/>
        </w:rPr>
        <w:t>s</w:t>
      </w:r>
      <w:r w:rsidR="00C53250">
        <w:rPr>
          <w:lang w:val="en-US"/>
        </w:rPr>
        <w:t xml:space="preserve"> during cooking of the meal in their 3</w:t>
      </w:r>
      <w:r w:rsidR="00C53250" w:rsidRPr="004802AE">
        <w:rPr>
          <w:vertAlign w:val="superscript"/>
          <w:lang w:val="en-US"/>
        </w:rPr>
        <w:t>rd</w:t>
      </w:r>
      <w:r w:rsidR="00C53250">
        <w:rPr>
          <w:lang w:val="en-US"/>
        </w:rPr>
        <w:t xml:space="preserve"> month of cohabitation:</w:t>
      </w:r>
    </w:p>
    <w:p w14:paraId="35DA8ECC" w14:textId="77777777" w:rsidR="00185C71" w:rsidRDefault="00185C71" w:rsidP="00DD4EBD">
      <w:pPr>
        <w:jc w:val="both"/>
        <w:rPr>
          <w:lang w:val="en-US"/>
        </w:rPr>
      </w:pPr>
    </w:p>
    <w:p w14:paraId="7A932314" w14:textId="5DBD6A12" w:rsidR="00C53250" w:rsidRPr="00DD4EBD" w:rsidRDefault="00C53250" w:rsidP="00DD4EBD">
      <w:pPr>
        <w:jc w:val="both"/>
        <w:rPr>
          <w:sz w:val="20"/>
        </w:rPr>
      </w:pPr>
      <w:r w:rsidRPr="00DD4EBD">
        <w:rPr>
          <w:sz w:val="20"/>
        </w:rPr>
        <w:t>[I was at their house for Olivia’s individual interview [..]</w:t>
      </w:r>
      <w:r w:rsidR="00705B37">
        <w:rPr>
          <w:sz w:val="20"/>
        </w:rPr>
        <w:t xml:space="preserve"> T</w:t>
      </w:r>
      <w:r w:rsidRPr="00DD4EBD">
        <w:rPr>
          <w:sz w:val="20"/>
        </w:rPr>
        <w:t xml:space="preserve">hey asked me to stay for dinner, as they were preparing pasta with tomatoes that day. </w:t>
      </w:r>
      <w:r w:rsidR="00DE7220">
        <w:rPr>
          <w:sz w:val="20"/>
        </w:rPr>
        <w:t>Olivia had work - she</w:t>
      </w:r>
      <w:r w:rsidRPr="00DD4EBD">
        <w:rPr>
          <w:sz w:val="20"/>
        </w:rPr>
        <w:t xml:space="preserve"> therefore runs through the steps with him and then leaves. While he is cooking, Alex talks through his Mom’s cooking with me, while also talking through </w:t>
      </w:r>
      <w:r w:rsidR="00DE7220">
        <w:rPr>
          <w:sz w:val="20"/>
        </w:rPr>
        <w:t>what</w:t>
      </w:r>
      <w:r w:rsidRPr="00DD4EBD">
        <w:rPr>
          <w:sz w:val="20"/>
        </w:rPr>
        <w:t xml:space="preserve"> he is doing [adding what now, why, etc.]. At times he doesn’t remember</w:t>
      </w:r>
      <w:r w:rsidR="00312DDC">
        <w:rPr>
          <w:sz w:val="20"/>
        </w:rPr>
        <w:t xml:space="preserve"> </w:t>
      </w:r>
      <w:r w:rsidRPr="00DD4EBD">
        <w:rPr>
          <w:sz w:val="20"/>
        </w:rPr>
        <w:t xml:space="preserve">what she </w:t>
      </w:r>
      <w:r w:rsidR="00DE7220">
        <w:rPr>
          <w:sz w:val="20"/>
        </w:rPr>
        <w:t>said</w:t>
      </w:r>
      <w:r w:rsidRPr="00DD4EBD">
        <w:rPr>
          <w:sz w:val="20"/>
        </w:rPr>
        <w:t>, so he goes ask her for clarification in the living room. At one point, after seasoning the sauce h</w:t>
      </w:r>
      <w:r w:rsidR="00DE7220">
        <w:rPr>
          <w:sz w:val="20"/>
        </w:rPr>
        <w:t>e</w:t>
      </w:r>
      <w:r w:rsidRPr="00DD4EBD">
        <w:rPr>
          <w:sz w:val="20"/>
        </w:rPr>
        <w:t xml:space="preserve"> call</w:t>
      </w:r>
      <w:r w:rsidR="00DE7220">
        <w:rPr>
          <w:sz w:val="20"/>
        </w:rPr>
        <w:t>s</w:t>
      </w:r>
      <w:r w:rsidRPr="00DD4EBD">
        <w:rPr>
          <w:sz w:val="20"/>
        </w:rPr>
        <w:t xml:space="preserve"> her into the kitchen to </w:t>
      </w:r>
      <w:r w:rsidR="00312DDC">
        <w:rPr>
          <w:sz w:val="20"/>
        </w:rPr>
        <w:t>‘</w:t>
      </w:r>
      <w:r w:rsidRPr="00DD4EBD">
        <w:rPr>
          <w:sz w:val="20"/>
        </w:rPr>
        <w:t>come have a look</w:t>
      </w:r>
      <w:r w:rsidR="00312DDC">
        <w:rPr>
          <w:sz w:val="20"/>
        </w:rPr>
        <w:t>’</w:t>
      </w:r>
      <w:r w:rsidRPr="00DD4EBD">
        <w:rPr>
          <w:sz w:val="20"/>
        </w:rPr>
        <w:t xml:space="preserve">. As she enters, she was shocked with </w:t>
      </w:r>
      <w:r w:rsidR="00DE7220">
        <w:rPr>
          <w:sz w:val="20"/>
        </w:rPr>
        <w:t>he did</w:t>
      </w:r>
      <w:r w:rsidRPr="00DD4EBD">
        <w:rPr>
          <w:sz w:val="20"/>
        </w:rPr>
        <w:t>].</w:t>
      </w:r>
    </w:p>
    <w:p w14:paraId="79B5A801" w14:textId="77777777" w:rsidR="00C53250" w:rsidRPr="00DD4EBD" w:rsidRDefault="00C53250" w:rsidP="00DD4EBD">
      <w:pPr>
        <w:ind w:left="720"/>
        <w:jc w:val="both"/>
        <w:rPr>
          <w:sz w:val="20"/>
        </w:rPr>
      </w:pPr>
      <w:r w:rsidRPr="00DD4EBD">
        <w:rPr>
          <w:sz w:val="20"/>
        </w:rPr>
        <w:t>Olivia: What are you doing? Why did you do this? Pasta is cooked separately!</w:t>
      </w:r>
    </w:p>
    <w:p w14:paraId="48FB2460" w14:textId="2BA993E1" w:rsidR="00C53250" w:rsidRPr="00DD4EBD" w:rsidRDefault="00C53250" w:rsidP="00DD4EBD">
      <w:pPr>
        <w:ind w:left="720"/>
        <w:jc w:val="both"/>
        <w:rPr>
          <w:sz w:val="20"/>
        </w:rPr>
      </w:pPr>
      <w:r w:rsidRPr="00DD4EBD">
        <w:rPr>
          <w:sz w:val="20"/>
        </w:rPr>
        <w:t>Alex: I don’t know</w:t>
      </w:r>
      <w:r w:rsidR="00185C71">
        <w:rPr>
          <w:sz w:val="20"/>
        </w:rPr>
        <w:t xml:space="preserve"> .</w:t>
      </w:r>
      <w:r w:rsidRPr="00DD4EBD">
        <w:rPr>
          <w:sz w:val="20"/>
        </w:rPr>
        <w:t>..</w:t>
      </w:r>
      <w:r w:rsidR="00185C71">
        <w:rPr>
          <w:sz w:val="20"/>
        </w:rPr>
        <w:t xml:space="preserve"> </w:t>
      </w:r>
      <w:r w:rsidRPr="00DD4EBD">
        <w:rPr>
          <w:sz w:val="20"/>
        </w:rPr>
        <w:t>I wasn’t thinking</w:t>
      </w:r>
      <w:r w:rsidR="00185C71">
        <w:rPr>
          <w:sz w:val="20"/>
        </w:rPr>
        <w:t xml:space="preserve"> … </w:t>
      </w:r>
      <w:r w:rsidRPr="00DD4EBD">
        <w:rPr>
          <w:sz w:val="20"/>
        </w:rPr>
        <w:t>I was speak</w:t>
      </w:r>
      <w:r w:rsidR="00185C71">
        <w:rPr>
          <w:sz w:val="20"/>
        </w:rPr>
        <w:t>ing</w:t>
      </w:r>
      <w:r w:rsidRPr="00DD4EBD">
        <w:rPr>
          <w:sz w:val="20"/>
        </w:rPr>
        <w:t xml:space="preserve"> with her [points at the researcher] </w:t>
      </w:r>
    </w:p>
    <w:p w14:paraId="65AF5402" w14:textId="06375161" w:rsidR="00C53250" w:rsidRPr="00DD4EBD" w:rsidRDefault="00C53250" w:rsidP="00DD4EBD">
      <w:pPr>
        <w:ind w:left="720"/>
        <w:jc w:val="both"/>
        <w:rPr>
          <w:sz w:val="20"/>
        </w:rPr>
      </w:pPr>
      <w:r w:rsidRPr="00DD4EBD">
        <w:rPr>
          <w:sz w:val="20"/>
        </w:rPr>
        <w:t xml:space="preserve">Olivia: </w:t>
      </w:r>
      <w:r w:rsidR="00185C71">
        <w:rPr>
          <w:sz w:val="20"/>
        </w:rPr>
        <w:t>O</w:t>
      </w:r>
      <w:r w:rsidRPr="00DD4EBD">
        <w:rPr>
          <w:sz w:val="20"/>
        </w:rPr>
        <w:t>k, it’s fine</w:t>
      </w:r>
      <w:r w:rsidR="00185C71">
        <w:rPr>
          <w:sz w:val="20"/>
        </w:rPr>
        <w:t>,</w:t>
      </w:r>
      <w:r w:rsidRPr="00DD4EBD">
        <w:rPr>
          <w:sz w:val="20"/>
        </w:rPr>
        <w:t xml:space="preserve"> it’s fine.</w:t>
      </w:r>
    </w:p>
    <w:p w14:paraId="1236C877" w14:textId="117BE2D5" w:rsidR="00C53250" w:rsidRPr="00DD4EBD" w:rsidRDefault="00C53250" w:rsidP="00DD4EBD">
      <w:pPr>
        <w:ind w:left="720"/>
        <w:jc w:val="both"/>
        <w:rPr>
          <w:sz w:val="20"/>
        </w:rPr>
      </w:pPr>
      <w:r w:rsidRPr="00DD4EBD">
        <w:rPr>
          <w:sz w:val="20"/>
        </w:rPr>
        <w:t>Alex: See</w:t>
      </w:r>
      <w:r w:rsidR="00185C71">
        <w:rPr>
          <w:sz w:val="20"/>
        </w:rPr>
        <w:t>,</w:t>
      </w:r>
      <w:r w:rsidRPr="00DD4EBD">
        <w:rPr>
          <w:sz w:val="20"/>
        </w:rPr>
        <w:t xml:space="preserve"> this is why you should make pasta</w:t>
      </w:r>
      <w:r w:rsidR="00185C71">
        <w:rPr>
          <w:sz w:val="20"/>
        </w:rPr>
        <w:t>.</w:t>
      </w:r>
    </w:p>
    <w:p w14:paraId="5AB53ABF" w14:textId="49798010" w:rsidR="00C53250" w:rsidRPr="00DD4EBD" w:rsidRDefault="00C53250" w:rsidP="00DD4EBD">
      <w:pPr>
        <w:ind w:left="720"/>
        <w:jc w:val="both"/>
        <w:rPr>
          <w:sz w:val="20"/>
        </w:rPr>
      </w:pPr>
      <w:r w:rsidRPr="00DD4EBD">
        <w:rPr>
          <w:sz w:val="20"/>
        </w:rPr>
        <w:t>Olivia: But Alex, you know how to make pasta [laughs in disbelief] Ok, take it out. Very bizarre</w:t>
      </w:r>
      <w:r w:rsidR="00185C71">
        <w:rPr>
          <w:sz w:val="20"/>
        </w:rPr>
        <w:t xml:space="preserve"> .</w:t>
      </w:r>
      <w:r w:rsidRPr="00DD4EBD">
        <w:rPr>
          <w:sz w:val="20"/>
        </w:rPr>
        <w:t>.. like a soup</w:t>
      </w:r>
      <w:r w:rsidR="00185C71">
        <w:rPr>
          <w:sz w:val="20"/>
        </w:rPr>
        <w:t xml:space="preserve"> .</w:t>
      </w:r>
      <w:r w:rsidR="00DE7220">
        <w:rPr>
          <w:sz w:val="20"/>
        </w:rPr>
        <w:t>..</w:t>
      </w:r>
    </w:p>
    <w:p w14:paraId="759B9018" w14:textId="5532B7B5" w:rsidR="00C53250" w:rsidRPr="00DD4EBD" w:rsidRDefault="00C53250" w:rsidP="00DD4EBD">
      <w:pPr>
        <w:ind w:left="720"/>
        <w:jc w:val="both"/>
        <w:rPr>
          <w:sz w:val="20"/>
        </w:rPr>
      </w:pPr>
      <w:r w:rsidRPr="00DD4EBD">
        <w:rPr>
          <w:sz w:val="20"/>
        </w:rPr>
        <w:t>Alex: I’ve never cooked pasta with tomato</w:t>
      </w:r>
      <w:r w:rsidR="00185C71">
        <w:rPr>
          <w:sz w:val="20"/>
        </w:rPr>
        <w:t>.</w:t>
      </w:r>
    </w:p>
    <w:p w14:paraId="6BF3D955" w14:textId="15BE890D" w:rsidR="00C53250" w:rsidRPr="00DD4EBD" w:rsidRDefault="00C53250" w:rsidP="00DD4EBD">
      <w:pPr>
        <w:ind w:left="720"/>
        <w:jc w:val="both"/>
        <w:rPr>
          <w:sz w:val="20"/>
        </w:rPr>
      </w:pPr>
      <w:r w:rsidRPr="00DD4EBD">
        <w:rPr>
          <w:sz w:val="20"/>
        </w:rPr>
        <w:lastRenderedPageBreak/>
        <w:t>Olivia: What are you saying? [quiet pause] Alex</w:t>
      </w:r>
      <w:r w:rsidR="00185C71">
        <w:rPr>
          <w:sz w:val="20"/>
        </w:rPr>
        <w:t>,</w:t>
      </w:r>
      <w:r w:rsidRPr="00DD4EBD">
        <w:rPr>
          <w:sz w:val="20"/>
        </w:rPr>
        <w:t xml:space="preserve"> I’m really shocked with this. I think he was just genuinely distracted [turns to tell me].</w:t>
      </w:r>
    </w:p>
    <w:p w14:paraId="04E59263" w14:textId="77777777" w:rsidR="00C53250" w:rsidRPr="00DD4EBD" w:rsidRDefault="00C53250" w:rsidP="00DD4EBD">
      <w:pPr>
        <w:ind w:left="720"/>
        <w:jc w:val="both"/>
        <w:rPr>
          <w:sz w:val="20"/>
        </w:rPr>
      </w:pPr>
      <w:r w:rsidRPr="00DD4EBD">
        <w:rPr>
          <w:sz w:val="20"/>
        </w:rPr>
        <w:t>Researcher: I’m sorry if I –</w:t>
      </w:r>
    </w:p>
    <w:p w14:paraId="762D80DB" w14:textId="18420DE2" w:rsidR="00C53250" w:rsidRPr="00DD4EBD" w:rsidRDefault="00C53250" w:rsidP="00DD4EBD">
      <w:pPr>
        <w:ind w:left="720"/>
        <w:jc w:val="both"/>
        <w:rPr>
          <w:sz w:val="20"/>
        </w:rPr>
      </w:pPr>
      <w:r w:rsidRPr="00DD4EBD">
        <w:rPr>
          <w:sz w:val="20"/>
        </w:rPr>
        <w:t>Both: No</w:t>
      </w:r>
      <w:r w:rsidR="00185C71">
        <w:rPr>
          <w:sz w:val="20"/>
        </w:rPr>
        <w:t>,</w:t>
      </w:r>
      <w:r w:rsidRPr="00DD4EBD">
        <w:rPr>
          <w:sz w:val="20"/>
        </w:rPr>
        <w:t xml:space="preserve"> no</w:t>
      </w:r>
      <w:r w:rsidR="00185C71">
        <w:rPr>
          <w:sz w:val="20"/>
        </w:rPr>
        <w:t xml:space="preserve"> …</w:t>
      </w:r>
    </w:p>
    <w:p w14:paraId="4AB547CC" w14:textId="1339AE10" w:rsidR="00C53250" w:rsidRDefault="00C53250" w:rsidP="00DD4EBD">
      <w:pPr>
        <w:ind w:left="720"/>
        <w:jc w:val="both"/>
        <w:rPr>
          <w:sz w:val="20"/>
        </w:rPr>
      </w:pPr>
      <w:r w:rsidRPr="00DD4EBD">
        <w:rPr>
          <w:sz w:val="20"/>
        </w:rPr>
        <w:t xml:space="preserve">Alex: You don’t need to </w:t>
      </w:r>
      <w:r w:rsidR="00B23156">
        <w:rPr>
          <w:sz w:val="20"/>
        </w:rPr>
        <w:t>–</w:t>
      </w:r>
    </w:p>
    <w:p w14:paraId="279028DD" w14:textId="77777777" w:rsidR="00C53250" w:rsidRDefault="00C53250" w:rsidP="00DD4EBD">
      <w:pPr>
        <w:jc w:val="both"/>
        <w:rPr>
          <w:rFonts w:ascii="Calibri" w:hAnsi="Calibri"/>
          <w:sz w:val="20"/>
        </w:rPr>
      </w:pPr>
    </w:p>
    <w:p w14:paraId="607C7243" w14:textId="2183DD7E" w:rsidR="00C53250" w:rsidRDefault="00C53250" w:rsidP="00364DD6">
      <w:pPr>
        <w:jc w:val="both"/>
        <w:rPr>
          <w:lang w:val="en-US"/>
        </w:rPr>
      </w:pPr>
      <w:r>
        <w:rPr>
          <w:lang w:val="en-US"/>
        </w:rPr>
        <w:t>Here, implicit and taken for granted meanings of what is a sauce</w:t>
      </w:r>
      <w:r w:rsidR="00A67E2C">
        <w:rPr>
          <w:lang w:val="en-US"/>
        </w:rPr>
        <w:t xml:space="preserve"> and </w:t>
      </w:r>
      <w:r>
        <w:rPr>
          <w:lang w:val="en-US"/>
        </w:rPr>
        <w:t xml:space="preserve">how </w:t>
      </w:r>
      <w:r w:rsidR="00B50CA3">
        <w:rPr>
          <w:lang w:val="en-US"/>
        </w:rPr>
        <w:t xml:space="preserve">it </w:t>
      </w:r>
      <w:r>
        <w:rPr>
          <w:lang w:val="en-US"/>
        </w:rPr>
        <w:t>should be made</w:t>
      </w:r>
      <w:r w:rsidR="00A67E2C">
        <w:rPr>
          <w:lang w:val="en-US"/>
        </w:rPr>
        <w:t>,</w:t>
      </w:r>
      <w:r>
        <w:rPr>
          <w:lang w:val="en-US"/>
        </w:rPr>
        <w:t xml:space="preserve"> and competences of how to make it, becomes explicit in action and is a source of conflict</w:t>
      </w:r>
      <w:r w:rsidR="00566008">
        <w:rPr>
          <w:lang w:val="en-US"/>
        </w:rPr>
        <w:t xml:space="preserve"> when</w:t>
      </w:r>
      <w:r>
        <w:rPr>
          <w:lang w:val="en-US"/>
        </w:rPr>
        <w:t xml:space="preserve"> cooking together. However, such performance of conflict caused a stressful experience for both members as they were themselves in the process</w:t>
      </w:r>
      <w:r w:rsidR="00622554">
        <w:rPr>
          <w:lang w:val="en-US"/>
        </w:rPr>
        <w:t xml:space="preserve"> of</w:t>
      </w:r>
      <w:r>
        <w:rPr>
          <w:lang w:val="en-US"/>
        </w:rPr>
        <w:t xml:space="preserve"> doing their new family and learning about each other’s practices. </w:t>
      </w:r>
      <w:r w:rsidR="00622554">
        <w:rPr>
          <w:lang w:val="en-US"/>
        </w:rPr>
        <w:t>T</w:t>
      </w:r>
      <w:r>
        <w:rPr>
          <w:lang w:val="en-US"/>
        </w:rPr>
        <w:t>he presence of a third party (the researcher) cause</w:t>
      </w:r>
      <w:r w:rsidR="00622554">
        <w:rPr>
          <w:lang w:val="en-US"/>
        </w:rPr>
        <w:t>d</w:t>
      </w:r>
      <w:r>
        <w:rPr>
          <w:lang w:val="en-US"/>
        </w:rPr>
        <w:t xml:space="preserve"> an even more stressful experience</w:t>
      </w:r>
      <w:r w:rsidR="00622554">
        <w:rPr>
          <w:lang w:val="en-US"/>
        </w:rPr>
        <w:t>,</w:t>
      </w:r>
      <w:r>
        <w:rPr>
          <w:lang w:val="en-US"/>
        </w:rPr>
        <w:t xml:space="preserve"> as they were unable to successfully display their new and good relationship (</w:t>
      </w:r>
      <w:proofErr w:type="spellStart"/>
      <w:r>
        <w:rPr>
          <w:lang w:val="en-US"/>
        </w:rPr>
        <w:t>Heaphy</w:t>
      </w:r>
      <w:proofErr w:type="spellEnd"/>
      <w:r>
        <w:rPr>
          <w:lang w:val="en-US"/>
        </w:rPr>
        <w:t xml:space="preserve">, 2011; Finch 2007). </w:t>
      </w:r>
      <w:r w:rsidR="005C2D2A">
        <w:rPr>
          <w:lang w:val="en-US"/>
        </w:rPr>
        <w:t>T</w:t>
      </w:r>
      <w:r w:rsidR="00622554">
        <w:rPr>
          <w:lang w:val="en-US"/>
        </w:rPr>
        <w:t>hey</w:t>
      </w:r>
      <w:r w:rsidR="005C2D2A">
        <w:rPr>
          <w:lang w:val="en-US"/>
        </w:rPr>
        <w:t xml:space="preserve"> therefore</w:t>
      </w:r>
      <w:r>
        <w:rPr>
          <w:lang w:val="en-US"/>
        </w:rPr>
        <w:t xml:space="preserve"> </w:t>
      </w:r>
      <w:r w:rsidR="00622554">
        <w:rPr>
          <w:lang w:val="en-US"/>
        </w:rPr>
        <w:t>attempted to justify</w:t>
      </w:r>
      <w:r>
        <w:rPr>
          <w:lang w:val="en-US"/>
        </w:rPr>
        <w:t xml:space="preserve"> their conflict in front of the researcher to have a rationale for their disrupted display of doing their family script. A</w:t>
      </w:r>
      <w:r w:rsidR="005C2D2A">
        <w:rPr>
          <w:lang w:val="en-US"/>
        </w:rPr>
        <w:t>s A</w:t>
      </w:r>
      <w:r>
        <w:rPr>
          <w:lang w:val="en-US"/>
        </w:rPr>
        <w:t xml:space="preserve">lex </w:t>
      </w:r>
      <w:r w:rsidR="00622554">
        <w:rPr>
          <w:lang w:val="en-US"/>
        </w:rPr>
        <w:t>explained he had ‘</w:t>
      </w:r>
      <w:r>
        <w:rPr>
          <w:lang w:val="en-US"/>
        </w:rPr>
        <w:t>never made pasta with tomato before’</w:t>
      </w:r>
      <w:r w:rsidR="00622554">
        <w:rPr>
          <w:lang w:val="en-US"/>
        </w:rPr>
        <w:t>,</w:t>
      </w:r>
      <w:r w:rsidR="00F70806">
        <w:rPr>
          <w:lang w:val="en-US"/>
        </w:rPr>
        <w:t xml:space="preserve"> </w:t>
      </w:r>
      <w:r>
        <w:rPr>
          <w:lang w:val="en-US"/>
        </w:rPr>
        <w:t>but the researcher’s role</w:t>
      </w:r>
      <w:r w:rsidR="00622554">
        <w:rPr>
          <w:lang w:val="en-US"/>
        </w:rPr>
        <w:t xml:space="preserve"> and participation</w:t>
      </w:r>
      <w:r>
        <w:rPr>
          <w:lang w:val="en-US"/>
        </w:rPr>
        <w:t xml:space="preserve"> in the situation</w:t>
      </w:r>
      <w:r w:rsidR="00622554">
        <w:rPr>
          <w:lang w:val="en-US"/>
        </w:rPr>
        <w:t xml:space="preserve"> </w:t>
      </w:r>
      <w:r w:rsidR="00755CBD">
        <w:rPr>
          <w:lang w:val="en-US"/>
        </w:rPr>
        <w:t>also caused a distraction.</w:t>
      </w:r>
    </w:p>
    <w:p w14:paraId="21385539" w14:textId="77777777" w:rsidR="00C53250" w:rsidRDefault="00C53250" w:rsidP="00DD4EBD">
      <w:pPr>
        <w:jc w:val="both"/>
        <w:rPr>
          <w:lang w:val="en-US"/>
        </w:rPr>
      </w:pPr>
    </w:p>
    <w:p w14:paraId="092A403B" w14:textId="06AAB6D8" w:rsidR="00C53250" w:rsidRPr="00912A49" w:rsidRDefault="00312DDC" w:rsidP="00364DD6">
      <w:pPr>
        <w:jc w:val="both"/>
      </w:pPr>
      <w:r>
        <w:rPr>
          <w:lang w:val="en-US"/>
        </w:rPr>
        <w:t>However, i</w:t>
      </w:r>
      <w:r w:rsidR="00C53250">
        <w:rPr>
          <w:lang w:val="en-US"/>
        </w:rPr>
        <w:t xml:space="preserve">n </w:t>
      </w:r>
      <w:r w:rsidR="000549D0">
        <w:rPr>
          <w:lang w:val="en-US"/>
        </w:rPr>
        <w:t xml:space="preserve">observing </w:t>
      </w:r>
      <w:r w:rsidR="00C53250">
        <w:rPr>
          <w:lang w:val="en-US"/>
        </w:rPr>
        <w:t xml:space="preserve">conflicts in action, </w:t>
      </w:r>
      <w:r>
        <w:rPr>
          <w:lang w:val="en-US"/>
        </w:rPr>
        <w:t xml:space="preserve">the </w:t>
      </w:r>
      <w:r w:rsidR="00C53250">
        <w:rPr>
          <w:lang w:val="en-US"/>
        </w:rPr>
        <w:t xml:space="preserve">researcher </w:t>
      </w:r>
      <w:r>
        <w:rPr>
          <w:lang w:val="en-US"/>
        </w:rPr>
        <w:t>may</w:t>
      </w:r>
      <w:r w:rsidR="00622554">
        <w:rPr>
          <w:lang w:val="en-US"/>
        </w:rPr>
        <w:t xml:space="preserve"> </w:t>
      </w:r>
      <w:r w:rsidR="00B26457">
        <w:rPr>
          <w:lang w:val="en-US"/>
        </w:rPr>
        <w:t xml:space="preserve">personally </w:t>
      </w:r>
      <w:r w:rsidR="007001CD">
        <w:rPr>
          <w:lang w:val="en-US"/>
        </w:rPr>
        <w:t>face</w:t>
      </w:r>
      <w:r>
        <w:rPr>
          <w:lang w:val="en-US"/>
        </w:rPr>
        <w:t xml:space="preserve"> emotional challenges</w:t>
      </w:r>
      <w:r w:rsidR="00622554">
        <w:rPr>
          <w:lang w:val="en-US"/>
        </w:rPr>
        <w:t xml:space="preserve"> too</w:t>
      </w:r>
      <w:r w:rsidR="00C53250">
        <w:rPr>
          <w:lang w:val="en-US"/>
        </w:rPr>
        <w:t>.</w:t>
      </w:r>
      <w:r w:rsidR="009427EC">
        <w:rPr>
          <w:lang w:val="en-US"/>
        </w:rPr>
        <w:t xml:space="preserve"> </w:t>
      </w:r>
      <w:r w:rsidR="00622554">
        <w:rPr>
          <w:lang w:val="en-US"/>
        </w:rPr>
        <w:t xml:space="preserve">The emotional tensions researchers face when conducting qualitative </w:t>
      </w:r>
      <w:r w:rsidR="005C2D2A">
        <w:rPr>
          <w:lang w:val="en-US"/>
        </w:rPr>
        <w:t>research</w:t>
      </w:r>
      <w:r w:rsidR="00622554">
        <w:rPr>
          <w:lang w:val="en-US"/>
        </w:rPr>
        <w:t xml:space="preserve"> </w:t>
      </w:r>
      <w:r w:rsidR="00755CBD">
        <w:rPr>
          <w:lang w:val="en-US"/>
        </w:rPr>
        <w:t xml:space="preserve">have recently been discussed, especially when </w:t>
      </w:r>
      <w:r w:rsidR="00665061">
        <w:rPr>
          <w:lang w:val="en-US"/>
        </w:rPr>
        <w:t>they</w:t>
      </w:r>
      <w:r w:rsidR="00755CBD">
        <w:rPr>
          <w:lang w:val="en-US"/>
        </w:rPr>
        <w:t xml:space="preserve"> touch upon sensitive topics</w:t>
      </w:r>
      <w:r w:rsidR="009427EC">
        <w:rPr>
          <w:lang w:val="en-US"/>
        </w:rPr>
        <w:t xml:space="preserve"> (</w:t>
      </w:r>
      <w:r w:rsidR="009427EC">
        <w:t xml:space="preserve">Dickson-Swift </w:t>
      </w:r>
      <w:r w:rsidR="009427EC" w:rsidRPr="005F1E8A">
        <w:rPr>
          <w:i/>
          <w:iCs/>
        </w:rPr>
        <w:t>et al</w:t>
      </w:r>
      <w:r w:rsidR="005F1E8A">
        <w:t>.</w:t>
      </w:r>
      <w:r w:rsidR="00B26457">
        <w:t>, 200</w:t>
      </w:r>
      <w:r w:rsidR="007511EF">
        <w:t>9;</w:t>
      </w:r>
      <w:r w:rsidR="007511EF" w:rsidRPr="007511EF">
        <w:t xml:space="preserve"> </w:t>
      </w:r>
      <w:r w:rsidR="00227383" w:rsidRPr="00227383">
        <w:t>Bahn</w:t>
      </w:r>
      <w:r w:rsidR="00227383">
        <w:t xml:space="preserve"> and</w:t>
      </w:r>
      <w:r w:rsidR="00227383" w:rsidRPr="00227383">
        <w:t xml:space="preserve"> </w:t>
      </w:r>
      <w:proofErr w:type="spellStart"/>
      <w:r w:rsidR="00227383" w:rsidRPr="00227383">
        <w:t>Weatherill</w:t>
      </w:r>
      <w:proofErr w:type="spellEnd"/>
      <w:r w:rsidR="00227383" w:rsidRPr="00227383">
        <w:t>,</w:t>
      </w:r>
      <w:r w:rsidR="00227383">
        <w:t xml:space="preserve"> 2013</w:t>
      </w:r>
      <w:r w:rsidR="009427EC">
        <w:t xml:space="preserve">). </w:t>
      </w:r>
      <w:r w:rsidR="007511EF">
        <w:t>However, majority of studies exploring researcher</w:t>
      </w:r>
      <w:r w:rsidR="00755CBD">
        <w:t>’s</w:t>
      </w:r>
      <w:r w:rsidR="007511EF">
        <w:t xml:space="preserve"> emotions w</w:t>
      </w:r>
      <w:r w:rsidR="00755CBD">
        <w:t>ere</w:t>
      </w:r>
      <w:r w:rsidR="007511EF">
        <w:t xml:space="preserve"> conducted on vulnerable </w:t>
      </w:r>
      <w:r w:rsidR="009912E7">
        <w:t>and disadvantaged groups</w:t>
      </w:r>
      <w:r w:rsidR="007511EF">
        <w:t xml:space="preserve"> (</w:t>
      </w:r>
      <w:r w:rsidR="000D3B7F">
        <w:t xml:space="preserve">Dickson-Swift </w:t>
      </w:r>
      <w:r w:rsidR="000D3B7F" w:rsidRPr="005F1E8A">
        <w:rPr>
          <w:i/>
          <w:iCs/>
        </w:rPr>
        <w:t>et al</w:t>
      </w:r>
      <w:r w:rsidR="000D3B7F">
        <w:t xml:space="preserve">., 2009; </w:t>
      </w:r>
      <w:r w:rsidR="007511EF">
        <w:t xml:space="preserve">Sherry, 2013; </w:t>
      </w:r>
      <w:r w:rsidR="007511EF">
        <w:rPr>
          <w:lang w:val="en-US"/>
        </w:rPr>
        <w:t xml:space="preserve">Jafari </w:t>
      </w:r>
      <w:r w:rsidR="007511EF" w:rsidRPr="005F1E8A">
        <w:rPr>
          <w:i/>
          <w:iCs/>
          <w:lang w:val="en-US"/>
        </w:rPr>
        <w:t>et al</w:t>
      </w:r>
      <w:r w:rsidR="005F1E8A">
        <w:rPr>
          <w:i/>
          <w:iCs/>
          <w:lang w:val="en-US"/>
        </w:rPr>
        <w:t>.</w:t>
      </w:r>
      <w:r w:rsidR="007511EF">
        <w:rPr>
          <w:lang w:val="en-US"/>
        </w:rPr>
        <w:t>, 201</w:t>
      </w:r>
      <w:r w:rsidR="000D3B7F">
        <w:rPr>
          <w:lang w:val="en-US"/>
        </w:rPr>
        <w:t>3</w:t>
      </w:r>
      <w:r w:rsidR="007511EF">
        <w:rPr>
          <w:lang w:val="en-US"/>
        </w:rPr>
        <w:t>)</w:t>
      </w:r>
      <w:r w:rsidR="009912E7">
        <w:rPr>
          <w:lang w:val="en-US"/>
        </w:rPr>
        <w:t xml:space="preserve">. </w:t>
      </w:r>
      <w:r w:rsidR="005F1E8A">
        <w:t xml:space="preserve">As family researchers, we enter the intimate worlds of participants to collect data, and often </w:t>
      </w:r>
      <w:r w:rsidR="00964A6C">
        <w:t xml:space="preserve">do so </w:t>
      </w:r>
      <w:r w:rsidR="005F1E8A">
        <w:t>through establishing trust and friendship (</w:t>
      </w:r>
      <w:proofErr w:type="spellStart"/>
      <w:r w:rsidR="005F1E8A">
        <w:rPr>
          <w:lang w:val="en-US"/>
        </w:rPr>
        <w:t>Edirisingha</w:t>
      </w:r>
      <w:proofErr w:type="spellEnd"/>
      <w:r w:rsidR="005F1E8A">
        <w:rPr>
          <w:lang w:val="en-US"/>
        </w:rPr>
        <w:t xml:space="preserve"> </w:t>
      </w:r>
      <w:r w:rsidR="005F1E8A" w:rsidRPr="00A22BF8">
        <w:rPr>
          <w:i/>
          <w:iCs/>
          <w:lang w:val="en-US"/>
        </w:rPr>
        <w:t>et al.</w:t>
      </w:r>
      <w:r w:rsidR="005F1E8A">
        <w:rPr>
          <w:lang w:val="en-US"/>
        </w:rPr>
        <w:t>, 2017; Oakley 1981)</w:t>
      </w:r>
      <w:r w:rsidR="000D3B7F">
        <w:rPr>
          <w:lang w:val="en-US"/>
        </w:rPr>
        <w:t>,</w:t>
      </w:r>
      <w:r w:rsidR="00B23156">
        <w:rPr>
          <w:lang w:val="en-US"/>
        </w:rPr>
        <w:t xml:space="preserve"> </w:t>
      </w:r>
      <w:r w:rsidR="00E10A6C">
        <w:rPr>
          <w:lang w:val="en-US"/>
        </w:rPr>
        <w:t>yet</w:t>
      </w:r>
      <w:r w:rsidR="000D3B7F">
        <w:rPr>
          <w:lang w:val="en-US"/>
        </w:rPr>
        <w:t xml:space="preserve"> there is </w:t>
      </w:r>
      <w:r w:rsidR="00C53250">
        <w:rPr>
          <w:lang w:val="en-US"/>
        </w:rPr>
        <w:t xml:space="preserve">less exploration of the emotional dilemmas faced by researchers when </w:t>
      </w:r>
      <w:r w:rsidR="008E1CB9">
        <w:rPr>
          <w:lang w:val="en-US"/>
        </w:rPr>
        <w:t xml:space="preserve">we </w:t>
      </w:r>
      <w:r w:rsidR="00C53250">
        <w:rPr>
          <w:lang w:val="en-US"/>
        </w:rPr>
        <w:t>enter the</w:t>
      </w:r>
      <w:r w:rsidR="00E10A6C">
        <w:rPr>
          <w:lang w:val="en-US"/>
        </w:rPr>
        <w:t xml:space="preserve"> </w:t>
      </w:r>
      <w:r w:rsidR="00C53250">
        <w:rPr>
          <w:lang w:val="en-US"/>
        </w:rPr>
        <w:t>family consumption</w:t>
      </w:r>
      <w:r w:rsidR="00E10A6C">
        <w:rPr>
          <w:lang w:val="en-US"/>
        </w:rPr>
        <w:t xml:space="preserve"> scape</w:t>
      </w:r>
      <w:r w:rsidR="00C53250">
        <w:rPr>
          <w:lang w:val="en-US"/>
        </w:rPr>
        <w:t xml:space="preserve">. </w:t>
      </w:r>
      <w:r w:rsidR="008F2A4C">
        <w:rPr>
          <w:lang w:val="en-US"/>
        </w:rPr>
        <w:t>Although t</w:t>
      </w:r>
      <w:r w:rsidR="00C53250">
        <w:rPr>
          <w:lang w:val="en-US"/>
        </w:rPr>
        <w:t>he emotional challenge of doing ethnography was present throughout the whole fieldwork process (gaining trust, prolonging relationship, maintaining access</w:t>
      </w:r>
      <w:r w:rsidR="00B47318">
        <w:rPr>
          <w:lang w:val="en-US"/>
        </w:rPr>
        <w:t>, etc.</w:t>
      </w:r>
      <w:r w:rsidR="00C53250">
        <w:rPr>
          <w:lang w:val="en-US"/>
        </w:rPr>
        <w:t xml:space="preserve">), one of the key emotional </w:t>
      </w:r>
      <w:r w:rsidR="006B3A00">
        <w:rPr>
          <w:lang w:val="en-US"/>
        </w:rPr>
        <w:t>tensions</w:t>
      </w:r>
      <w:r w:rsidR="00C53250">
        <w:rPr>
          <w:lang w:val="en-US"/>
        </w:rPr>
        <w:t xml:space="preserve"> faced was</w:t>
      </w:r>
      <w:r w:rsidR="00B23156">
        <w:rPr>
          <w:lang w:val="en-US"/>
        </w:rPr>
        <w:t xml:space="preserve"> </w:t>
      </w:r>
      <w:r w:rsidR="00711B1D">
        <w:rPr>
          <w:lang w:val="en-US"/>
        </w:rPr>
        <w:t xml:space="preserve">when </w:t>
      </w:r>
      <w:r w:rsidR="00C53250">
        <w:rPr>
          <w:lang w:val="en-US"/>
        </w:rPr>
        <w:t xml:space="preserve">witnessing family conflicts </w:t>
      </w:r>
      <w:r w:rsidR="00BC0D80">
        <w:rPr>
          <w:lang w:val="en-US"/>
        </w:rPr>
        <w:t>i</w:t>
      </w:r>
      <w:r w:rsidR="00C53250">
        <w:rPr>
          <w:lang w:val="en-US"/>
        </w:rPr>
        <w:t>n action. As an active participant in the moment</w:t>
      </w:r>
      <w:r w:rsidR="000B1D2A">
        <w:rPr>
          <w:lang w:val="en-US"/>
        </w:rPr>
        <w:t xml:space="preserve"> and </w:t>
      </w:r>
      <w:r w:rsidR="00E10A6C">
        <w:rPr>
          <w:lang w:val="en-US"/>
        </w:rPr>
        <w:t>in</w:t>
      </w:r>
      <w:r w:rsidR="000B1D2A">
        <w:rPr>
          <w:lang w:val="en-US"/>
        </w:rPr>
        <w:t xml:space="preserve"> reflecting on ethics in practice</w:t>
      </w:r>
      <w:r w:rsidR="00C53250">
        <w:rPr>
          <w:lang w:val="en-US"/>
        </w:rPr>
        <w:t xml:space="preserve">, </w:t>
      </w:r>
      <w:r w:rsidR="000B1D2A">
        <w:rPr>
          <w:lang w:val="en-US"/>
        </w:rPr>
        <w:t>the researcher</w:t>
      </w:r>
      <w:r w:rsidR="00C53250">
        <w:rPr>
          <w:lang w:val="en-US"/>
        </w:rPr>
        <w:t xml:space="preserve"> had to </w:t>
      </w:r>
      <w:r w:rsidR="00711B1D">
        <w:rPr>
          <w:lang w:val="en-US"/>
        </w:rPr>
        <w:t>analyze</w:t>
      </w:r>
      <w:r w:rsidR="00C53250">
        <w:rPr>
          <w:lang w:val="en-US"/>
        </w:rPr>
        <w:t xml:space="preserve"> her emotions and display in the situation. For example, </w:t>
      </w:r>
      <w:r w:rsidR="00B23156">
        <w:rPr>
          <w:lang w:val="en-US"/>
        </w:rPr>
        <w:t>when</w:t>
      </w:r>
      <w:r w:rsidR="00C53250">
        <w:rPr>
          <w:lang w:val="en-US"/>
        </w:rPr>
        <w:t xml:space="preserve"> caught in the moment of Olivia and Alex’s argument, </w:t>
      </w:r>
      <w:r w:rsidR="000B1D2A">
        <w:rPr>
          <w:lang w:val="en-US"/>
        </w:rPr>
        <w:t>Author 1</w:t>
      </w:r>
      <w:r w:rsidR="00C53250">
        <w:rPr>
          <w:lang w:val="en-US"/>
        </w:rPr>
        <w:t xml:space="preserve"> felt a range of emotions - from joy, excitement </w:t>
      </w:r>
      <w:r w:rsidR="00BD3765">
        <w:rPr>
          <w:lang w:val="en-US"/>
        </w:rPr>
        <w:t>and discomfort</w:t>
      </w:r>
      <w:r w:rsidR="00364DD6">
        <w:rPr>
          <w:lang w:val="en-US"/>
        </w:rPr>
        <w:t>,</w:t>
      </w:r>
      <w:r w:rsidR="007F644E">
        <w:rPr>
          <w:lang w:val="en-US"/>
        </w:rPr>
        <w:t xml:space="preserve"> </w:t>
      </w:r>
      <w:r w:rsidR="00C53250">
        <w:rPr>
          <w:lang w:val="en-US"/>
        </w:rPr>
        <w:t>to guilt</w:t>
      </w:r>
      <w:r w:rsidR="00854431">
        <w:rPr>
          <w:lang w:val="en-US"/>
        </w:rPr>
        <w:t>. This</w:t>
      </w:r>
      <w:r w:rsidR="00C53250">
        <w:rPr>
          <w:lang w:val="en-US"/>
        </w:rPr>
        <w:t xml:space="preserve"> can be </w:t>
      </w:r>
      <w:r w:rsidR="00B23156">
        <w:rPr>
          <w:lang w:val="en-US"/>
        </w:rPr>
        <w:t>observed in</w:t>
      </w:r>
      <w:r w:rsidR="00C53250">
        <w:rPr>
          <w:lang w:val="en-US"/>
        </w:rPr>
        <w:t xml:space="preserve"> th</w:t>
      </w:r>
      <w:r w:rsidR="00364DD6">
        <w:rPr>
          <w:lang w:val="en-US"/>
        </w:rPr>
        <w:t>e</w:t>
      </w:r>
      <w:r w:rsidR="00C53250">
        <w:rPr>
          <w:lang w:val="en-US"/>
        </w:rPr>
        <w:t xml:space="preserve"> reflexive note, written directly after the conflict observation:</w:t>
      </w:r>
    </w:p>
    <w:p w14:paraId="3D6DE672" w14:textId="77777777" w:rsidR="007A7746" w:rsidRDefault="007A7746" w:rsidP="008F2A4C">
      <w:pPr>
        <w:jc w:val="both"/>
        <w:rPr>
          <w:lang w:val="en-US"/>
        </w:rPr>
      </w:pPr>
    </w:p>
    <w:p w14:paraId="34EEC6B7" w14:textId="1FB9A670" w:rsidR="00C53250" w:rsidRPr="009A544B" w:rsidRDefault="00C53250" w:rsidP="00DD4EBD">
      <w:pPr>
        <w:ind w:left="720"/>
        <w:jc w:val="both"/>
        <w:rPr>
          <w:sz w:val="20"/>
          <w:lang w:val="en-US"/>
        </w:rPr>
      </w:pPr>
      <w:r w:rsidRPr="009A544B">
        <w:rPr>
          <w:sz w:val="20"/>
          <w:lang w:val="en-US"/>
        </w:rPr>
        <w:t>I just witnessed a fight between Olivia and Alex! He had gone to call her to come take a look at the pasta meal he was making, as it was her dish. But when she entered the kitchen, she was so shocked about what he did, as he boiled the pasta in the same pan as the sauce. He kept justifying his action by blaming that he was ‘distracted’. At first, I didn’t think she was serious, and so I tried to laugh it off, but then I managed to keep quiet after realizing they were seriously arguing. So</w:t>
      </w:r>
      <w:r w:rsidR="00364DD6">
        <w:rPr>
          <w:sz w:val="20"/>
          <w:lang w:val="en-US"/>
        </w:rPr>
        <w:t>,</w:t>
      </w:r>
      <w:r w:rsidRPr="009A544B">
        <w:rPr>
          <w:sz w:val="20"/>
          <w:lang w:val="en-US"/>
        </w:rPr>
        <w:t xml:space="preserve"> I let them continue their argument all the while standing there, controlling not to show my excitement. I didn’t take any pictures because I think it would’ve been rude. But I was trying to keep the microphone near them […] I felt bad though… because he was talking to me as I was trying to make conversation.</w:t>
      </w:r>
    </w:p>
    <w:p w14:paraId="028FB8F1" w14:textId="77777777" w:rsidR="00C53250" w:rsidRDefault="00C53250" w:rsidP="00DD4EBD">
      <w:pPr>
        <w:jc w:val="both"/>
        <w:rPr>
          <w:lang w:val="en-US"/>
        </w:rPr>
      </w:pPr>
    </w:p>
    <w:p w14:paraId="64C5A4C2" w14:textId="7B7F49E3" w:rsidR="00670D29" w:rsidRDefault="00C53250" w:rsidP="00DD4EBD">
      <w:pPr>
        <w:jc w:val="both"/>
        <w:rPr>
          <w:lang w:val="en-US"/>
        </w:rPr>
      </w:pPr>
      <w:r>
        <w:rPr>
          <w:lang w:val="en-US"/>
        </w:rPr>
        <w:t xml:space="preserve">Such emotions perhaps stemmed from her observation of conflict </w:t>
      </w:r>
      <w:r w:rsidR="00D07E48">
        <w:rPr>
          <w:lang w:val="en-US"/>
        </w:rPr>
        <w:t>between this</w:t>
      </w:r>
      <w:r>
        <w:rPr>
          <w:lang w:val="en-US"/>
        </w:rPr>
        <w:t xml:space="preserve"> couple for the first time. </w:t>
      </w:r>
      <w:r w:rsidR="007163BA">
        <w:rPr>
          <w:lang w:val="en-US"/>
        </w:rPr>
        <w:t xml:space="preserve">Being </w:t>
      </w:r>
      <w:r>
        <w:rPr>
          <w:lang w:val="en-US"/>
        </w:rPr>
        <w:t xml:space="preserve">a novice researcher, </w:t>
      </w:r>
      <w:r w:rsidR="00844895">
        <w:rPr>
          <w:lang w:val="en-US"/>
        </w:rPr>
        <w:t xml:space="preserve">Author 1 </w:t>
      </w:r>
      <w:r>
        <w:rPr>
          <w:lang w:val="en-US"/>
        </w:rPr>
        <w:t>was excited about the prospects of her research</w:t>
      </w:r>
      <w:r w:rsidR="00094FDD">
        <w:rPr>
          <w:lang w:val="en-US"/>
        </w:rPr>
        <w:t>,</w:t>
      </w:r>
      <w:r>
        <w:rPr>
          <w:lang w:val="en-US"/>
        </w:rPr>
        <w:t xml:space="preserve"> and how this conflict could </w:t>
      </w:r>
      <w:r w:rsidR="00094FDD">
        <w:rPr>
          <w:lang w:val="en-US"/>
        </w:rPr>
        <w:t>provide her with</w:t>
      </w:r>
      <w:r>
        <w:rPr>
          <w:lang w:val="en-US"/>
        </w:rPr>
        <w:t xml:space="preserve"> rich data. She was goal</w:t>
      </w:r>
      <w:r w:rsidR="00094FDD">
        <w:rPr>
          <w:lang w:val="en-US"/>
        </w:rPr>
        <w:t>-</w:t>
      </w:r>
      <w:r>
        <w:rPr>
          <w:lang w:val="en-US"/>
        </w:rPr>
        <w:t>oriented</w:t>
      </w:r>
      <w:r w:rsidR="00094FDD">
        <w:rPr>
          <w:lang w:val="en-US"/>
        </w:rPr>
        <w:t>,</w:t>
      </w:r>
      <w:r>
        <w:rPr>
          <w:lang w:val="en-US"/>
        </w:rPr>
        <w:t xml:space="preserve"> </w:t>
      </w:r>
      <w:r w:rsidR="00094FDD">
        <w:rPr>
          <w:lang w:val="en-US"/>
        </w:rPr>
        <w:t>h</w:t>
      </w:r>
      <w:r>
        <w:rPr>
          <w:lang w:val="en-US"/>
        </w:rPr>
        <w:t xml:space="preserve">owever, she was also uncomfortable </w:t>
      </w:r>
      <w:r w:rsidR="00094FDD">
        <w:rPr>
          <w:lang w:val="en-US"/>
        </w:rPr>
        <w:t>and</w:t>
      </w:r>
      <w:r>
        <w:rPr>
          <w:lang w:val="en-US"/>
        </w:rPr>
        <w:t xml:space="preserve"> did not know how to act in the situation. For example, she was muddled on which ‘role’ to perform (Hoffmann, 2007) - should she be a listener and keep quiet while they argue, should she be a friend and help them by laughing it off, should she be a </w:t>
      </w:r>
      <w:r w:rsidR="007D1905">
        <w:rPr>
          <w:lang w:val="en-US"/>
        </w:rPr>
        <w:t>r</w:t>
      </w:r>
      <w:r>
        <w:rPr>
          <w:lang w:val="en-US"/>
        </w:rPr>
        <w:t xml:space="preserve">esearcher and take pictures because it’s very good data, or should she be the fixer and </w:t>
      </w:r>
      <w:r w:rsidR="006B3A00">
        <w:rPr>
          <w:lang w:val="en-US"/>
        </w:rPr>
        <w:t>apologize</w:t>
      </w:r>
      <w:r>
        <w:rPr>
          <w:lang w:val="en-US"/>
        </w:rPr>
        <w:t xml:space="preserve"> for being the distraction? As she is encountering a sensitive moment of the new family, it is distressing for her as well as she is watching them in stress and does not know how </w:t>
      </w:r>
      <w:r>
        <w:rPr>
          <w:lang w:val="en-US"/>
        </w:rPr>
        <w:lastRenderedPageBreak/>
        <w:t xml:space="preserve">she ‘should’ act or react in the situation (Watts, 2008). She </w:t>
      </w:r>
      <w:r w:rsidR="00062C56">
        <w:rPr>
          <w:lang w:val="en-US"/>
        </w:rPr>
        <w:t>must</w:t>
      </w:r>
      <w:r>
        <w:rPr>
          <w:lang w:val="en-US"/>
        </w:rPr>
        <w:t xml:space="preserve"> work on her emotion-management (Hochschild, 1979) and be careful on how she displays her emotions and behavior in the moment, which adds to another layer of discomfort.</w:t>
      </w:r>
    </w:p>
    <w:p w14:paraId="1D267490" w14:textId="675267E4" w:rsidR="006A48D9" w:rsidRDefault="006A48D9" w:rsidP="00DD4EBD">
      <w:pPr>
        <w:jc w:val="both"/>
        <w:rPr>
          <w:lang w:val="en-US"/>
        </w:rPr>
      </w:pPr>
    </w:p>
    <w:p w14:paraId="56191054" w14:textId="221877DA" w:rsidR="00844895" w:rsidRDefault="006A48D9" w:rsidP="00FB4FEE">
      <w:pPr>
        <w:pStyle w:val="Heading2"/>
        <w:rPr>
          <w:lang w:val="en-US"/>
        </w:rPr>
      </w:pPr>
      <w:r w:rsidRPr="00DD4EBD">
        <w:rPr>
          <w:lang w:val="en-US"/>
        </w:rPr>
        <w:t>Practical dilemma</w:t>
      </w:r>
      <w:r w:rsidR="005A58C2">
        <w:rPr>
          <w:lang w:val="en-US"/>
        </w:rPr>
        <w:t>s</w:t>
      </w:r>
    </w:p>
    <w:p w14:paraId="324C867A" w14:textId="7786849D" w:rsidR="0090796E" w:rsidRDefault="006A48D9" w:rsidP="00FB4FEE">
      <w:pPr>
        <w:jc w:val="both"/>
        <w:rPr>
          <w:lang w:val="en-US"/>
        </w:rPr>
      </w:pPr>
      <w:r w:rsidRPr="00DD4EBD">
        <w:rPr>
          <w:b/>
          <w:i/>
          <w:lang w:val="en-US"/>
        </w:rPr>
        <w:t xml:space="preserve"> </w:t>
      </w:r>
    </w:p>
    <w:p w14:paraId="436932E8" w14:textId="5B2B3948" w:rsidR="00614BFE" w:rsidRDefault="000676B1" w:rsidP="00DD4EBD">
      <w:pPr>
        <w:jc w:val="both"/>
        <w:rPr>
          <w:lang w:val="en-US"/>
        </w:rPr>
      </w:pPr>
      <w:r>
        <w:rPr>
          <w:lang w:val="en-US"/>
        </w:rPr>
        <w:t>Practical dilemmas refer to th</w:t>
      </w:r>
      <w:r w:rsidR="00062C56">
        <w:rPr>
          <w:lang w:val="en-US"/>
        </w:rPr>
        <w:t>e</w:t>
      </w:r>
      <w:r>
        <w:rPr>
          <w:lang w:val="en-US"/>
        </w:rPr>
        <w:t xml:space="preserve"> ethical issues generat</w:t>
      </w:r>
      <w:r w:rsidR="006B3A00">
        <w:rPr>
          <w:lang w:val="en-US"/>
        </w:rPr>
        <w:t>ed</w:t>
      </w:r>
      <w:r>
        <w:rPr>
          <w:lang w:val="en-US"/>
        </w:rPr>
        <w:t xml:space="preserve"> when the researcher is asked to take a position </w:t>
      </w:r>
      <w:r w:rsidR="00062C56">
        <w:rPr>
          <w:lang w:val="en-US"/>
        </w:rPr>
        <w:t xml:space="preserve">on </w:t>
      </w:r>
      <w:r>
        <w:rPr>
          <w:lang w:val="en-US"/>
        </w:rPr>
        <w:t xml:space="preserve">tensions and </w:t>
      </w:r>
      <w:r w:rsidR="00844895">
        <w:rPr>
          <w:lang w:val="en-US"/>
        </w:rPr>
        <w:t>fights</w:t>
      </w:r>
      <w:r>
        <w:rPr>
          <w:lang w:val="en-US"/>
        </w:rPr>
        <w:t xml:space="preserve"> arising within the family studied. </w:t>
      </w:r>
      <w:r w:rsidR="007001CD">
        <w:rPr>
          <w:lang w:val="en-US"/>
        </w:rPr>
        <w:t>Many</w:t>
      </w:r>
      <w:r w:rsidR="007D1905">
        <w:rPr>
          <w:lang w:val="en-US"/>
        </w:rPr>
        <w:t xml:space="preserve"> </w:t>
      </w:r>
      <w:r w:rsidR="007001CD">
        <w:rPr>
          <w:lang w:val="en-US"/>
        </w:rPr>
        <w:t xml:space="preserve">times, </w:t>
      </w:r>
      <w:r w:rsidR="00EA3962">
        <w:rPr>
          <w:lang w:val="en-US"/>
        </w:rPr>
        <w:t xml:space="preserve">family members </w:t>
      </w:r>
      <w:r w:rsidR="00C53250">
        <w:rPr>
          <w:lang w:val="en-US"/>
        </w:rPr>
        <w:t xml:space="preserve">would </w:t>
      </w:r>
      <w:r w:rsidR="001776D1">
        <w:rPr>
          <w:lang w:val="en-US"/>
        </w:rPr>
        <w:t>a</w:t>
      </w:r>
      <w:r w:rsidR="007D1905">
        <w:rPr>
          <w:lang w:val="en-US"/>
        </w:rPr>
        <w:t xml:space="preserve">lso </w:t>
      </w:r>
      <w:r w:rsidR="00C53250">
        <w:rPr>
          <w:lang w:val="en-US"/>
        </w:rPr>
        <w:t>try to justify their sensibilities about their habits to the researcher, and the researcher experienced practical dilemmas about her role in their</w:t>
      </w:r>
      <w:r w:rsidR="00FF4535">
        <w:rPr>
          <w:lang w:val="en-US"/>
        </w:rPr>
        <w:t xml:space="preserve"> family</w:t>
      </w:r>
      <w:r w:rsidR="00C53250">
        <w:rPr>
          <w:lang w:val="en-US"/>
        </w:rPr>
        <w:t xml:space="preserve"> </w:t>
      </w:r>
      <w:r w:rsidR="00FF4535">
        <w:rPr>
          <w:lang w:val="en-US"/>
        </w:rPr>
        <w:t>negotiation</w:t>
      </w:r>
      <w:r w:rsidR="006D720E">
        <w:rPr>
          <w:lang w:val="en-US"/>
        </w:rPr>
        <w:t>.</w:t>
      </w:r>
      <w:r w:rsidR="00C53250">
        <w:rPr>
          <w:lang w:val="en-US"/>
        </w:rPr>
        <w:t xml:space="preserve"> </w:t>
      </w:r>
      <w:r w:rsidR="00E10A6C">
        <w:rPr>
          <w:lang w:val="en-US"/>
        </w:rPr>
        <w:t>Take</w:t>
      </w:r>
      <w:r w:rsidR="006D720E">
        <w:rPr>
          <w:lang w:val="en-US"/>
        </w:rPr>
        <w:t xml:space="preserve"> the example of</w:t>
      </w:r>
      <w:r w:rsidR="00062C56">
        <w:rPr>
          <w:lang w:val="en-US"/>
        </w:rPr>
        <w:t xml:space="preserve"> </w:t>
      </w:r>
      <w:r w:rsidR="00C53250">
        <w:rPr>
          <w:lang w:val="en-US"/>
        </w:rPr>
        <w:t>Ted and Elias</w:t>
      </w:r>
      <w:r w:rsidR="00FF4535">
        <w:rPr>
          <w:lang w:val="en-US"/>
        </w:rPr>
        <w:t>,</w:t>
      </w:r>
      <w:r w:rsidR="006D720E">
        <w:rPr>
          <w:lang w:val="en-US"/>
        </w:rPr>
        <w:t xml:space="preserve"> </w:t>
      </w:r>
      <w:r w:rsidR="00FF4535">
        <w:rPr>
          <w:lang w:val="en-US"/>
        </w:rPr>
        <w:t xml:space="preserve">Author 1 witnessed their conflict at the </w:t>
      </w:r>
      <w:r w:rsidR="00C53250">
        <w:rPr>
          <w:lang w:val="en-US"/>
        </w:rPr>
        <w:t>supermarket checkout counter</w:t>
      </w:r>
      <w:r w:rsidR="00FF4535">
        <w:rPr>
          <w:lang w:val="en-US"/>
        </w:rPr>
        <w:t xml:space="preserve"> during their 6</w:t>
      </w:r>
      <w:r w:rsidR="00FF4535" w:rsidRPr="00912A49">
        <w:rPr>
          <w:vertAlign w:val="superscript"/>
          <w:lang w:val="en-US"/>
        </w:rPr>
        <w:t>th</w:t>
      </w:r>
      <w:r w:rsidR="00FF4535">
        <w:rPr>
          <w:lang w:val="en-US"/>
        </w:rPr>
        <w:t xml:space="preserve"> month of cohabitation</w:t>
      </w:r>
      <w:r w:rsidR="00614BFE">
        <w:rPr>
          <w:lang w:val="en-US"/>
        </w:rPr>
        <w:t>. The situation is described in the field note excerpt below:</w:t>
      </w:r>
    </w:p>
    <w:p w14:paraId="1FD2AACC" w14:textId="4DDECDC1" w:rsidR="00614BFE" w:rsidRDefault="00614BFE" w:rsidP="00DD4EBD">
      <w:pPr>
        <w:jc w:val="both"/>
        <w:rPr>
          <w:lang w:val="en-US"/>
        </w:rPr>
      </w:pPr>
      <w:r w:rsidDel="00614BFE">
        <w:rPr>
          <w:lang w:val="en-US"/>
        </w:rPr>
        <w:t xml:space="preserve"> </w:t>
      </w:r>
    </w:p>
    <w:p w14:paraId="2A85E359" w14:textId="318CD97B" w:rsidR="00C53250" w:rsidRPr="00105C78" w:rsidRDefault="00C53250" w:rsidP="00DD4EBD">
      <w:pPr>
        <w:jc w:val="both"/>
        <w:rPr>
          <w:sz w:val="20"/>
        </w:rPr>
      </w:pPr>
      <w:r w:rsidRPr="00105C78">
        <w:rPr>
          <w:sz w:val="20"/>
        </w:rPr>
        <w:t>[</w:t>
      </w:r>
      <w:r w:rsidR="001776D1">
        <w:rPr>
          <w:sz w:val="20"/>
        </w:rPr>
        <w:t>At the</w:t>
      </w:r>
      <w:r w:rsidRPr="00105C78">
        <w:rPr>
          <w:sz w:val="20"/>
        </w:rPr>
        <w:t xml:space="preserve"> checkout counter, </w:t>
      </w:r>
      <w:r>
        <w:rPr>
          <w:sz w:val="20"/>
        </w:rPr>
        <w:t>Elias</w:t>
      </w:r>
      <w:r w:rsidRPr="00105C78">
        <w:rPr>
          <w:sz w:val="20"/>
        </w:rPr>
        <w:t xml:space="preserve"> start</w:t>
      </w:r>
      <w:r w:rsidR="008C6165">
        <w:rPr>
          <w:sz w:val="20"/>
        </w:rPr>
        <w:t>s</w:t>
      </w:r>
      <w:r w:rsidRPr="00105C78">
        <w:rPr>
          <w:sz w:val="20"/>
        </w:rPr>
        <w:t xml:space="preserve"> </w:t>
      </w:r>
      <w:r w:rsidR="001776D1">
        <w:rPr>
          <w:sz w:val="20"/>
        </w:rPr>
        <w:t>to bag the items bought</w:t>
      </w:r>
      <w:r w:rsidRPr="00105C78">
        <w:rPr>
          <w:sz w:val="20"/>
        </w:rPr>
        <w:t xml:space="preserve"> then </w:t>
      </w:r>
      <w:r>
        <w:rPr>
          <w:sz w:val="20"/>
        </w:rPr>
        <w:t>Ted</w:t>
      </w:r>
      <w:r w:rsidRPr="00105C78">
        <w:rPr>
          <w:sz w:val="20"/>
        </w:rPr>
        <w:t xml:space="preserve"> </w:t>
      </w:r>
      <w:r w:rsidR="001776D1">
        <w:rPr>
          <w:sz w:val="20"/>
        </w:rPr>
        <w:t>says to him</w:t>
      </w:r>
      <w:r w:rsidRPr="00105C78">
        <w:rPr>
          <w:sz w:val="20"/>
        </w:rPr>
        <w:t>, ‘no I’ll do it’. They mumbl</w:t>
      </w:r>
      <w:r w:rsidR="001776D1">
        <w:rPr>
          <w:sz w:val="20"/>
        </w:rPr>
        <w:t>e</w:t>
      </w:r>
      <w:r w:rsidRPr="00105C78">
        <w:rPr>
          <w:sz w:val="20"/>
        </w:rPr>
        <w:t xml:space="preserve"> to each other in Hebrew, subtly arguing during check out</w:t>
      </w:r>
      <w:r w:rsidR="001776D1">
        <w:rPr>
          <w:sz w:val="20"/>
        </w:rPr>
        <w:t>.</w:t>
      </w:r>
      <w:r w:rsidRPr="00105C78">
        <w:rPr>
          <w:sz w:val="20"/>
        </w:rPr>
        <w:t xml:space="preserve"> </w:t>
      </w:r>
      <w:r w:rsidR="001776D1">
        <w:rPr>
          <w:sz w:val="20"/>
        </w:rPr>
        <w:t>B</w:t>
      </w:r>
      <w:r w:rsidRPr="00105C78">
        <w:rPr>
          <w:sz w:val="20"/>
        </w:rPr>
        <w:t>oth were trying to exert their opinion over the other, I couldn’t hear much</w:t>
      </w:r>
      <w:r>
        <w:rPr>
          <w:sz w:val="20"/>
        </w:rPr>
        <w:t>. Later</w:t>
      </w:r>
      <w:r w:rsidR="008C6165">
        <w:rPr>
          <w:sz w:val="20"/>
        </w:rPr>
        <w:t>,</w:t>
      </w:r>
      <w:r>
        <w:rPr>
          <w:sz w:val="20"/>
        </w:rPr>
        <w:t xml:space="preserve"> while we were walking to the bus station to go to their home, I ask</w:t>
      </w:r>
      <w:r w:rsidR="008C6165">
        <w:rPr>
          <w:sz w:val="20"/>
        </w:rPr>
        <w:t>ed</w:t>
      </w:r>
      <w:r>
        <w:rPr>
          <w:sz w:val="20"/>
        </w:rPr>
        <w:t xml:space="preserve"> them ‘what was the argument about’</w:t>
      </w:r>
      <w:r w:rsidRPr="00105C78">
        <w:rPr>
          <w:sz w:val="20"/>
        </w:rPr>
        <w:t xml:space="preserve">]. </w:t>
      </w:r>
    </w:p>
    <w:p w14:paraId="6D6F981C" w14:textId="0FE2951E" w:rsidR="00C53250" w:rsidRPr="00AD0679" w:rsidRDefault="00C53250" w:rsidP="00DD4EBD">
      <w:pPr>
        <w:ind w:left="720"/>
        <w:jc w:val="both"/>
        <w:rPr>
          <w:sz w:val="20"/>
          <w:szCs w:val="20"/>
        </w:rPr>
      </w:pPr>
      <w:r>
        <w:rPr>
          <w:sz w:val="20"/>
          <w:szCs w:val="20"/>
        </w:rPr>
        <w:t>Ted</w:t>
      </w:r>
      <w:r w:rsidRPr="00AD0679">
        <w:rPr>
          <w:sz w:val="20"/>
          <w:szCs w:val="20"/>
        </w:rPr>
        <w:t>: While we were packing? Just about how to organi</w:t>
      </w:r>
      <w:r w:rsidR="008C6165">
        <w:rPr>
          <w:sz w:val="20"/>
          <w:szCs w:val="20"/>
        </w:rPr>
        <w:t>s</w:t>
      </w:r>
      <w:r w:rsidRPr="00AD0679">
        <w:rPr>
          <w:sz w:val="20"/>
          <w:szCs w:val="20"/>
        </w:rPr>
        <w:t>e</w:t>
      </w:r>
      <w:r w:rsidR="008C6165">
        <w:rPr>
          <w:sz w:val="20"/>
          <w:szCs w:val="20"/>
        </w:rPr>
        <w:t xml:space="preserve"> …</w:t>
      </w:r>
      <w:r w:rsidRPr="00AD0679">
        <w:rPr>
          <w:sz w:val="20"/>
          <w:szCs w:val="20"/>
        </w:rPr>
        <w:t xml:space="preserve"> First of all</w:t>
      </w:r>
      <w:r w:rsidR="008C6165">
        <w:rPr>
          <w:sz w:val="20"/>
          <w:szCs w:val="20"/>
        </w:rPr>
        <w:t>,</w:t>
      </w:r>
      <w:r w:rsidRPr="00AD0679">
        <w:rPr>
          <w:sz w:val="20"/>
          <w:szCs w:val="20"/>
        </w:rPr>
        <w:t xml:space="preserve"> there is a logic of cold and not cold, and then just not to squash the more vulnerable vegetables</w:t>
      </w:r>
      <w:r w:rsidR="008C6165">
        <w:rPr>
          <w:sz w:val="20"/>
          <w:szCs w:val="20"/>
        </w:rPr>
        <w:t xml:space="preserve"> </w:t>
      </w:r>
      <w:r w:rsidRPr="00AD0679">
        <w:rPr>
          <w:sz w:val="20"/>
          <w:szCs w:val="20"/>
        </w:rPr>
        <w:t>… so</w:t>
      </w:r>
      <w:r w:rsidR="008C6165">
        <w:rPr>
          <w:sz w:val="20"/>
          <w:szCs w:val="20"/>
        </w:rPr>
        <w:t>,</w:t>
      </w:r>
      <w:r w:rsidRPr="00AD0679">
        <w:rPr>
          <w:sz w:val="20"/>
          <w:szCs w:val="20"/>
        </w:rPr>
        <w:t xml:space="preserve"> the things that are cold, like the yog</w:t>
      </w:r>
      <w:r w:rsidR="002713C5">
        <w:rPr>
          <w:sz w:val="20"/>
          <w:szCs w:val="20"/>
        </w:rPr>
        <w:t>h</w:t>
      </w:r>
      <w:r w:rsidRPr="00AD0679">
        <w:rPr>
          <w:sz w:val="20"/>
          <w:szCs w:val="20"/>
        </w:rPr>
        <w:t>urt and stuff has to be inside first, we just had different attitudes towards how to be more protective [of the fruits and vegetables]. And it ended up being squashed -</w:t>
      </w:r>
    </w:p>
    <w:p w14:paraId="6D2B4EA6" w14:textId="027F4F1B" w:rsidR="00C53250" w:rsidRPr="00AD0679" w:rsidRDefault="00C53250" w:rsidP="00DD4EBD">
      <w:pPr>
        <w:ind w:left="720"/>
        <w:jc w:val="both"/>
        <w:rPr>
          <w:sz w:val="20"/>
          <w:szCs w:val="20"/>
        </w:rPr>
      </w:pPr>
      <w:r>
        <w:rPr>
          <w:sz w:val="20"/>
          <w:szCs w:val="20"/>
        </w:rPr>
        <w:t>Elias</w:t>
      </w:r>
      <w:r w:rsidRPr="00AD0679">
        <w:rPr>
          <w:sz w:val="20"/>
          <w:szCs w:val="20"/>
        </w:rPr>
        <w:t>: No</w:t>
      </w:r>
      <w:r w:rsidR="002713C5">
        <w:rPr>
          <w:sz w:val="20"/>
          <w:szCs w:val="20"/>
        </w:rPr>
        <w:t>,</w:t>
      </w:r>
      <w:r w:rsidRPr="00AD0679">
        <w:rPr>
          <w:sz w:val="20"/>
          <w:szCs w:val="20"/>
        </w:rPr>
        <w:t xml:space="preserve"> they were squashed before –</w:t>
      </w:r>
    </w:p>
    <w:p w14:paraId="31752679" w14:textId="77777777" w:rsidR="00C53250" w:rsidRPr="00AD0679" w:rsidRDefault="00C53250" w:rsidP="00DD4EBD">
      <w:pPr>
        <w:ind w:left="720"/>
        <w:jc w:val="both"/>
        <w:rPr>
          <w:sz w:val="20"/>
          <w:szCs w:val="20"/>
        </w:rPr>
      </w:pPr>
      <w:r>
        <w:rPr>
          <w:sz w:val="20"/>
          <w:szCs w:val="20"/>
        </w:rPr>
        <w:t>Ted</w:t>
      </w:r>
      <w:r w:rsidRPr="00AD0679">
        <w:rPr>
          <w:sz w:val="20"/>
          <w:szCs w:val="20"/>
        </w:rPr>
        <w:t>: I didn’t put the cucumber on them.</w:t>
      </w:r>
    </w:p>
    <w:p w14:paraId="7651C6A5" w14:textId="4FDF966D" w:rsidR="00C53250" w:rsidRPr="00AD0679" w:rsidRDefault="00C53250" w:rsidP="00AF31EF">
      <w:pPr>
        <w:ind w:left="720"/>
        <w:jc w:val="both"/>
        <w:rPr>
          <w:sz w:val="20"/>
          <w:szCs w:val="20"/>
        </w:rPr>
      </w:pPr>
      <w:r>
        <w:rPr>
          <w:sz w:val="20"/>
          <w:szCs w:val="20"/>
        </w:rPr>
        <w:t>Elias</w:t>
      </w:r>
      <w:r w:rsidRPr="00AD0679">
        <w:rPr>
          <w:sz w:val="20"/>
          <w:szCs w:val="20"/>
        </w:rPr>
        <w:t>: No that’s exactly the opposite. I said</w:t>
      </w:r>
      <w:r w:rsidR="00C84CC4">
        <w:rPr>
          <w:sz w:val="20"/>
          <w:szCs w:val="20"/>
        </w:rPr>
        <w:t>,</w:t>
      </w:r>
      <w:r w:rsidRPr="00AD0679">
        <w:rPr>
          <w:sz w:val="20"/>
          <w:szCs w:val="20"/>
        </w:rPr>
        <w:t xml:space="preserve"> ‘you need to put them last’ [the raspberries], and he said ‘no</w:t>
      </w:r>
      <w:r w:rsidR="002713C5">
        <w:rPr>
          <w:sz w:val="20"/>
          <w:szCs w:val="20"/>
        </w:rPr>
        <w:t>,</w:t>
      </w:r>
      <w:r w:rsidRPr="00AD0679">
        <w:rPr>
          <w:sz w:val="20"/>
          <w:szCs w:val="20"/>
        </w:rPr>
        <w:t xml:space="preserve"> </w:t>
      </w:r>
      <w:r w:rsidR="00273503">
        <w:rPr>
          <w:sz w:val="20"/>
          <w:szCs w:val="20"/>
        </w:rPr>
        <w:t>they’re</w:t>
      </w:r>
      <w:r w:rsidRPr="00AD0679">
        <w:rPr>
          <w:sz w:val="20"/>
          <w:szCs w:val="20"/>
        </w:rPr>
        <w:t xml:space="preserve"> not that light</w:t>
      </w:r>
      <w:r w:rsidR="002713C5">
        <w:rPr>
          <w:sz w:val="20"/>
          <w:szCs w:val="20"/>
        </w:rPr>
        <w:t>.</w:t>
      </w:r>
      <w:r w:rsidRPr="00AD0679">
        <w:rPr>
          <w:sz w:val="20"/>
          <w:szCs w:val="20"/>
        </w:rPr>
        <w:t>’</w:t>
      </w:r>
    </w:p>
    <w:p w14:paraId="3A3EAE37" w14:textId="690A82EB" w:rsidR="00C53250" w:rsidRPr="00AD0679" w:rsidRDefault="00C53250" w:rsidP="00DD4EBD">
      <w:pPr>
        <w:ind w:left="720"/>
        <w:jc w:val="both"/>
        <w:rPr>
          <w:sz w:val="20"/>
          <w:szCs w:val="20"/>
        </w:rPr>
      </w:pPr>
      <w:r>
        <w:rPr>
          <w:sz w:val="20"/>
          <w:szCs w:val="20"/>
        </w:rPr>
        <w:t>Ted</w:t>
      </w:r>
      <w:r w:rsidRPr="00AD0679">
        <w:rPr>
          <w:sz w:val="20"/>
          <w:szCs w:val="20"/>
        </w:rPr>
        <w:t xml:space="preserve">: I said it didn’t need to be in my </w:t>
      </w:r>
      <w:r w:rsidR="00273503">
        <w:rPr>
          <w:sz w:val="20"/>
          <w:szCs w:val="20"/>
        </w:rPr>
        <w:t>pack</w:t>
      </w:r>
      <w:r w:rsidRPr="00AD0679">
        <w:rPr>
          <w:sz w:val="20"/>
          <w:szCs w:val="20"/>
        </w:rPr>
        <w:t xml:space="preserve"> because I didn’t want them to squash the tomatoes</w:t>
      </w:r>
      <w:r w:rsidR="00C84CC4">
        <w:rPr>
          <w:sz w:val="20"/>
          <w:szCs w:val="20"/>
        </w:rPr>
        <w:t>.</w:t>
      </w:r>
    </w:p>
    <w:p w14:paraId="11AE3AA4" w14:textId="57EF17EB" w:rsidR="00C53250" w:rsidRPr="00AD0679" w:rsidRDefault="00C53250" w:rsidP="00DD4EBD">
      <w:pPr>
        <w:ind w:left="720"/>
        <w:jc w:val="both"/>
        <w:rPr>
          <w:sz w:val="20"/>
          <w:szCs w:val="20"/>
        </w:rPr>
      </w:pPr>
      <w:r>
        <w:rPr>
          <w:sz w:val="20"/>
          <w:szCs w:val="20"/>
        </w:rPr>
        <w:t>Elias</w:t>
      </w:r>
      <w:r w:rsidRPr="00AD0679">
        <w:rPr>
          <w:sz w:val="20"/>
          <w:szCs w:val="20"/>
        </w:rPr>
        <w:t xml:space="preserve">: You think raspberries can squash tomatoes? [turns to me] You understand how </w:t>
      </w:r>
      <w:r w:rsidR="00C84CC4">
        <w:rPr>
          <w:sz w:val="20"/>
          <w:szCs w:val="20"/>
        </w:rPr>
        <w:t>…</w:t>
      </w:r>
      <w:r w:rsidR="001776D1">
        <w:rPr>
          <w:sz w:val="20"/>
          <w:szCs w:val="20"/>
        </w:rPr>
        <w:t>?</w:t>
      </w:r>
    </w:p>
    <w:p w14:paraId="640C6411" w14:textId="1B93256E" w:rsidR="00C53250" w:rsidRPr="00AD0679" w:rsidRDefault="00C53250" w:rsidP="00DD4EBD">
      <w:pPr>
        <w:ind w:left="720"/>
        <w:jc w:val="both"/>
        <w:rPr>
          <w:sz w:val="20"/>
          <w:szCs w:val="20"/>
        </w:rPr>
      </w:pPr>
      <w:r>
        <w:rPr>
          <w:sz w:val="20"/>
          <w:szCs w:val="20"/>
        </w:rPr>
        <w:t>Ted</w:t>
      </w:r>
      <w:r w:rsidRPr="00AD0679">
        <w:rPr>
          <w:sz w:val="20"/>
          <w:szCs w:val="20"/>
        </w:rPr>
        <w:t>: [changes his tone] What response is this. It’s about how they are in the thing [the bag]</w:t>
      </w:r>
      <w:r w:rsidR="00C84CC4">
        <w:rPr>
          <w:sz w:val="20"/>
          <w:szCs w:val="20"/>
        </w:rPr>
        <w:t>.</w:t>
      </w:r>
    </w:p>
    <w:p w14:paraId="4A67CCBF" w14:textId="0A758457" w:rsidR="00C53250" w:rsidRPr="00AD0679" w:rsidRDefault="00C53250" w:rsidP="00DD4EBD">
      <w:pPr>
        <w:ind w:left="720"/>
        <w:jc w:val="both"/>
        <w:rPr>
          <w:sz w:val="20"/>
          <w:szCs w:val="20"/>
        </w:rPr>
      </w:pPr>
      <w:r>
        <w:rPr>
          <w:sz w:val="20"/>
          <w:szCs w:val="20"/>
        </w:rPr>
        <w:t>Elias</w:t>
      </w:r>
      <w:r w:rsidRPr="00AD0679">
        <w:rPr>
          <w:sz w:val="20"/>
          <w:szCs w:val="20"/>
        </w:rPr>
        <w:t>: Such a ‘Shakshuka’ [Hebrew word]. Now he reali</w:t>
      </w:r>
      <w:r w:rsidR="0068725F">
        <w:rPr>
          <w:sz w:val="20"/>
          <w:szCs w:val="20"/>
        </w:rPr>
        <w:t>s</w:t>
      </w:r>
      <w:r w:rsidRPr="00AD0679">
        <w:rPr>
          <w:sz w:val="20"/>
          <w:szCs w:val="20"/>
        </w:rPr>
        <w:t>ed his mistake, but he won’t admit it [teases]</w:t>
      </w:r>
      <w:r w:rsidR="00C84CC4">
        <w:rPr>
          <w:sz w:val="20"/>
          <w:szCs w:val="20"/>
        </w:rPr>
        <w:t>.</w:t>
      </w:r>
    </w:p>
    <w:p w14:paraId="0B269CCC" w14:textId="77777777" w:rsidR="00C53250" w:rsidRDefault="00C53250" w:rsidP="00DD4EBD">
      <w:pPr>
        <w:jc w:val="both"/>
        <w:rPr>
          <w:lang w:val="en-US"/>
        </w:rPr>
      </w:pPr>
    </w:p>
    <w:p w14:paraId="6359F6AE" w14:textId="683E69DD" w:rsidR="00C53250" w:rsidRDefault="00C53250" w:rsidP="00DD4EBD">
      <w:pPr>
        <w:jc w:val="both"/>
        <w:rPr>
          <w:lang w:val="en-US"/>
        </w:rPr>
      </w:pPr>
      <w:r>
        <w:rPr>
          <w:lang w:val="en-US"/>
        </w:rPr>
        <w:t xml:space="preserve">Like many </w:t>
      </w:r>
      <w:r w:rsidR="007D1905">
        <w:rPr>
          <w:lang w:val="en-US"/>
        </w:rPr>
        <w:t>couples</w:t>
      </w:r>
      <w:r>
        <w:rPr>
          <w:lang w:val="en-US"/>
        </w:rPr>
        <w:t xml:space="preserve">, Ted and Elias tried to justify their sensibilities </w:t>
      </w:r>
      <w:r w:rsidR="00FF4535">
        <w:rPr>
          <w:lang w:val="en-US"/>
        </w:rPr>
        <w:t>and meanings in storing items</w:t>
      </w:r>
      <w:r>
        <w:rPr>
          <w:lang w:val="en-US"/>
        </w:rPr>
        <w:t xml:space="preserve"> using the basic language of science</w:t>
      </w:r>
      <w:r w:rsidR="00CF7BC8">
        <w:rPr>
          <w:lang w:val="en-US"/>
        </w:rPr>
        <w:t>,</w:t>
      </w:r>
      <w:r>
        <w:rPr>
          <w:lang w:val="en-US"/>
        </w:rPr>
        <w:t xml:space="preserve"> but also tried to convey it to each other through the researcher’s presence. In many instances, other couples have used words like ‘see?’, ‘right?’ looking for validation from the researcher to </w:t>
      </w:r>
      <w:r w:rsidR="006B3A00">
        <w:rPr>
          <w:lang w:val="en-US"/>
        </w:rPr>
        <w:t>legitimize</w:t>
      </w:r>
      <w:r>
        <w:rPr>
          <w:lang w:val="en-US"/>
        </w:rPr>
        <w:t xml:space="preserve"> their practice to each other. At times, one partner would insist on </w:t>
      </w:r>
      <w:r w:rsidR="00CF7BC8">
        <w:rPr>
          <w:lang w:val="en-US"/>
        </w:rPr>
        <w:t>their</w:t>
      </w:r>
      <w:r>
        <w:rPr>
          <w:lang w:val="en-US"/>
        </w:rPr>
        <w:t xml:space="preserve"> opinion, calling for the researcher to side with </w:t>
      </w:r>
      <w:r w:rsidR="00CF7BC8">
        <w:rPr>
          <w:lang w:val="en-US"/>
        </w:rPr>
        <w:t>them</w:t>
      </w:r>
      <w:r>
        <w:rPr>
          <w:lang w:val="en-US"/>
        </w:rPr>
        <w:t xml:space="preserve">. Here, the researcher plays a role in asking them to replay their </w:t>
      </w:r>
      <w:r w:rsidR="007C566D">
        <w:rPr>
          <w:lang w:val="en-US"/>
        </w:rPr>
        <w:t xml:space="preserve">thoughts by </w:t>
      </w:r>
      <w:r w:rsidR="006B3A00">
        <w:rPr>
          <w:lang w:val="en-US"/>
        </w:rPr>
        <w:t>questioning</w:t>
      </w:r>
      <w:r w:rsidR="00CF7BC8">
        <w:rPr>
          <w:lang w:val="en-US"/>
        </w:rPr>
        <w:t>,</w:t>
      </w:r>
      <w:r w:rsidR="007C566D">
        <w:rPr>
          <w:lang w:val="en-US"/>
        </w:rPr>
        <w:t xml:space="preserve"> ‘what was the argument about?’ </w:t>
      </w:r>
      <w:r>
        <w:rPr>
          <w:lang w:val="en-US"/>
        </w:rPr>
        <w:t>in order to get a better understanding of their differences, as they would</w:t>
      </w:r>
      <w:r w:rsidR="00CF7BC8">
        <w:rPr>
          <w:lang w:val="en-US"/>
        </w:rPr>
        <w:t xml:space="preserve"> often c</w:t>
      </w:r>
      <w:r>
        <w:rPr>
          <w:lang w:val="en-US"/>
        </w:rPr>
        <w:t>hange their language</w:t>
      </w:r>
      <w:r w:rsidR="007C566D">
        <w:rPr>
          <w:lang w:val="en-US"/>
        </w:rPr>
        <w:t xml:space="preserve">, </w:t>
      </w:r>
      <w:r>
        <w:rPr>
          <w:lang w:val="en-US"/>
        </w:rPr>
        <w:t xml:space="preserve">communicate in non-verbal language </w:t>
      </w:r>
      <w:r w:rsidR="007C566D">
        <w:rPr>
          <w:lang w:val="en-US"/>
        </w:rPr>
        <w:t>or postpone the fight</w:t>
      </w:r>
      <w:r>
        <w:rPr>
          <w:lang w:val="en-US"/>
        </w:rPr>
        <w:t>, when the researcher is present. Therefore, in order to get a better</w:t>
      </w:r>
      <w:r w:rsidR="007C566D">
        <w:rPr>
          <w:lang w:val="en-US"/>
        </w:rPr>
        <w:t xml:space="preserve"> understanding</w:t>
      </w:r>
      <w:r>
        <w:rPr>
          <w:lang w:val="en-US"/>
        </w:rPr>
        <w:t>, the researcher asks them to explain their conflicts.</w:t>
      </w:r>
      <w:r w:rsidRPr="002C3CB1">
        <w:rPr>
          <w:lang w:val="en-US"/>
        </w:rPr>
        <w:t xml:space="preserve"> </w:t>
      </w:r>
      <w:r>
        <w:rPr>
          <w:lang w:val="en-US"/>
        </w:rPr>
        <w:t>In doing so, she has to understand her role as a third party in exaggerating their conflict and negotiation, as they indulge in justifications of their reasoning through her even more.</w:t>
      </w:r>
    </w:p>
    <w:p w14:paraId="0D595060" w14:textId="77777777" w:rsidR="00C53250" w:rsidRDefault="00C53250" w:rsidP="00DD4EBD">
      <w:pPr>
        <w:jc w:val="both"/>
        <w:rPr>
          <w:lang w:val="en-US"/>
        </w:rPr>
      </w:pPr>
    </w:p>
    <w:p w14:paraId="366D1A37" w14:textId="604A2B58" w:rsidR="00C53250" w:rsidRDefault="00614DCE">
      <w:pPr>
        <w:jc w:val="both"/>
      </w:pPr>
      <w:r>
        <w:rPr>
          <w:lang w:val="en-US"/>
        </w:rPr>
        <w:t>The researcher’s positioning as a third party in witnessing the family negotiations posed a dilemma for her.</w:t>
      </w:r>
      <w:r w:rsidR="00C53250">
        <w:rPr>
          <w:lang w:val="en-US"/>
        </w:rPr>
        <w:t xml:space="preserve"> She underst</w:t>
      </w:r>
      <w:r>
        <w:rPr>
          <w:lang w:val="en-US"/>
        </w:rPr>
        <w:t>ood</w:t>
      </w:r>
      <w:r w:rsidR="00C53250">
        <w:rPr>
          <w:lang w:val="en-US"/>
        </w:rPr>
        <w:t xml:space="preserve"> that her presence </w:t>
      </w:r>
      <w:r w:rsidR="00007C1E">
        <w:rPr>
          <w:lang w:val="en-US"/>
        </w:rPr>
        <w:t xml:space="preserve">influenced the way the </w:t>
      </w:r>
      <w:r>
        <w:rPr>
          <w:lang w:val="en-US"/>
        </w:rPr>
        <w:t>participants</w:t>
      </w:r>
      <w:r w:rsidR="00C53250">
        <w:rPr>
          <w:lang w:val="en-US"/>
        </w:rPr>
        <w:t xml:space="preserve"> act and negotiate. </w:t>
      </w:r>
      <w:r w:rsidR="00C53250" w:rsidRPr="009571D3">
        <w:rPr>
          <w:lang w:val="en-US"/>
        </w:rPr>
        <w:t>However</w:t>
      </w:r>
      <w:r w:rsidR="00C53250">
        <w:rPr>
          <w:lang w:val="en-US"/>
        </w:rPr>
        <w:t>, without interfering and asking them to explain their conflict, she would be caught up in trying to make sense of such conflict observations</w:t>
      </w:r>
      <w:r w:rsidR="0035398A">
        <w:rPr>
          <w:lang w:val="en-US"/>
        </w:rPr>
        <w:t>,</w:t>
      </w:r>
      <w:r w:rsidR="00C53250">
        <w:rPr>
          <w:lang w:val="en-US"/>
        </w:rPr>
        <w:t xml:space="preserve"> as sometimes she </w:t>
      </w:r>
      <w:r w:rsidR="0035398A">
        <w:rPr>
          <w:lang w:val="en-US"/>
        </w:rPr>
        <w:t>wa</w:t>
      </w:r>
      <w:r w:rsidR="00C53250">
        <w:rPr>
          <w:lang w:val="en-US"/>
        </w:rPr>
        <w:t>s not able to understand such non-verbal communications or change in language.</w:t>
      </w:r>
      <w:r w:rsidR="0035398A">
        <w:rPr>
          <w:lang w:val="en-US"/>
        </w:rPr>
        <w:t xml:space="preserve"> By</w:t>
      </w:r>
      <w:r w:rsidR="00C53250">
        <w:rPr>
          <w:lang w:val="en-US"/>
        </w:rPr>
        <w:t xml:space="preserve"> asking them to explain their conflict/</w:t>
      </w:r>
      <w:r w:rsidR="00BE6CC6">
        <w:rPr>
          <w:lang w:val="en-US"/>
        </w:rPr>
        <w:t>reasoning</w:t>
      </w:r>
      <w:r w:rsidR="00C53250">
        <w:rPr>
          <w:lang w:val="en-US"/>
        </w:rPr>
        <w:t>, she a</w:t>
      </w:r>
      <w:r w:rsidR="00D85505">
        <w:rPr>
          <w:lang w:val="en-US"/>
        </w:rPr>
        <w:t xml:space="preserve">lso </w:t>
      </w:r>
      <w:r w:rsidR="00C53250">
        <w:rPr>
          <w:lang w:val="en-US"/>
        </w:rPr>
        <w:t>played a role in forcing them to become more reflexive in narrating and making sense of their own</w:t>
      </w:r>
      <w:r w:rsidR="0035398A">
        <w:rPr>
          <w:lang w:val="en-US"/>
        </w:rPr>
        <w:t>,</w:t>
      </w:r>
      <w:r w:rsidR="00C53250">
        <w:rPr>
          <w:lang w:val="en-US"/>
        </w:rPr>
        <w:t xml:space="preserve"> individual habits. In doing so,</w:t>
      </w:r>
      <w:r w:rsidR="007818D7">
        <w:rPr>
          <w:lang w:val="en-US"/>
        </w:rPr>
        <w:t xml:space="preserve"> </w:t>
      </w:r>
      <w:r w:rsidR="00C53250">
        <w:rPr>
          <w:lang w:val="en-US"/>
        </w:rPr>
        <w:t xml:space="preserve">the researcher </w:t>
      </w:r>
      <w:r w:rsidR="007818D7">
        <w:rPr>
          <w:lang w:val="en-US"/>
        </w:rPr>
        <w:t xml:space="preserve">perhaps </w:t>
      </w:r>
      <w:r w:rsidR="00C53250">
        <w:rPr>
          <w:lang w:val="en-US"/>
        </w:rPr>
        <w:t>need to be aware</w:t>
      </w:r>
      <w:r w:rsidR="007818D7">
        <w:rPr>
          <w:lang w:val="en-US"/>
        </w:rPr>
        <w:t xml:space="preserve"> of </w:t>
      </w:r>
      <w:r w:rsidR="00D85505">
        <w:rPr>
          <w:lang w:val="en-US"/>
        </w:rPr>
        <w:t>her role in</w:t>
      </w:r>
      <w:r w:rsidR="007818D7">
        <w:rPr>
          <w:lang w:val="en-US"/>
        </w:rPr>
        <w:t xml:space="preserve"> forcing the previously tacit meanings to become explicit and articulated through justifications.</w:t>
      </w:r>
      <w:r w:rsidR="00C53250">
        <w:t xml:space="preserve"> In understanding </w:t>
      </w:r>
      <w:r w:rsidR="000B1D2A">
        <w:t xml:space="preserve">and reflecting on </w:t>
      </w:r>
      <w:r w:rsidR="00C53250">
        <w:t xml:space="preserve">her </w:t>
      </w:r>
      <w:r w:rsidR="00C53250">
        <w:lastRenderedPageBreak/>
        <w:t>role in the process of negotiating their family practice, the researcher emphasi</w:t>
      </w:r>
      <w:r w:rsidR="0068725F">
        <w:t>s</w:t>
      </w:r>
      <w:r w:rsidR="00C53250">
        <w:t xml:space="preserve">es her epistemological position that she is not trying to capture one true reality or the true identity of the family, but that researching family is itself researching its multiple </w:t>
      </w:r>
      <w:r w:rsidR="00831B7D">
        <w:t>representations</w:t>
      </w:r>
      <w:r w:rsidR="00C53250">
        <w:t xml:space="preserve"> (Denzin, 1997). </w:t>
      </w:r>
      <w:r w:rsidR="007D1905">
        <w:t xml:space="preserve">However, </w:t>
      </w:r>
      <w:r w:rsidR="00093BAA">
        <w:t xml:space="preserve">we can </w:t>
      </w:r>
      <w:r w:rsidR="007D1905">
        <w:t>tr</w:t>
      </w:r>
      <w:r w:rsidR="00093BAA">
        <w:t>y</w:t>
      </w:r>
      <w:r w:rsidR="007D1905">
        <w:t xml:space="preserve"> to </w:t>
      </w:r>
      <w:r w:rsidR="00C53250">
        <w:t xml:space="preserve">represent the </w:t>
      </w:r>
      <w:r w:rsidR="007D1905">
        <w:t xml:space="preserve">family’s </w:t>
      </w:r>
      <w:r w:rsidR="00C53250">
        <w:t xml:space="preserve">voice from their frame of reference </w:t>
      </w:r>
      <w:r w:rsidR="00831B7D">
        <w:t xml:space="preserve">as much as possible </w:t>
      </w:r>
      <w:r w:rsidR="00D426CB">
        <w:t>(</w:t>
      </w:r>
      <w:proofErr w:type="spellStart"/>
      <w:r w:rsidR="00D426CB">
        <w:t>Spiggle</w:t>
      </w:r>
      <w:proofErr w:type="spellEnd"/>
      <w:r w:rsidR="00D426CB">
        <w:t xml:space="preserve">, 1994). </w:t>
      </w:r>
      <w:r w:rsidR="00C53250">
        <w:t>Through having the audio of speech-in-action and the reflexive diaries, the researcher was able to capture her role and influence in the process of the</w:t>
      </w:r>
      <w:r w:rsidR="00FF01C8">
        <w:t>m</w:t>
      </w:r>
      <w:r w:rsidR="00C53250">
        <w:t xml:space="preserve"> becoming a family.</w:t>
      </w:r>
    </w:p>
    <w:p w14:paraId="12937152" w14:textId="77777777" w:rsidR="00C53250" w:rsidRDefault="00C53250" w:rsidP="00DD4EBD">
      <w:pPr>
        <w:jc w:val="both"/>
        <w:rPr>
          <w:lang w:val="en-US"/>
        </w:rPr>
      </w:pPr>
    </w:p>
    <w:p w14:paraId="363E028F" w14:textId="186DB087" w:rsidR="00AE73AE" w:rsidRPr="00FB4FEE" w:rsidRDefault="000676B1" w:rsidP="00FB4FEE">
      <w:pPr>
        <w:pStyle w:val="Heading2"/>
      </w:pPr>
      <w:r w:rsidRPr="00FB4FEE">
        <w:t xml:space="preserve">Consent </w:t>
      </w:r>
      <w:r w:rsidR="00AE73AE" w:rsidRPr="00FB4FEE">
        <w:t>dilemmas</w:t>
      </w:r>
    </w:p>
    <w:p w14:paraId="466F9DF8" w14:textId="77777777" w:rsidR="00844895" w:rsidRDefault="00844895" w:rsidP="00FB4FEE">
      <w:pPr>
        <w:jc w:val="both"/>
        <w:rPr>
          <w:lang w:val="en-US"/>
        </w:rPr>
      </w:pPr>
    </w:p>
    <w:p w14:paraId="3D188D6A" w14:textId="13590C6F" w:rsidR="00260143" w:rsidRPr="0047535B" w:rsidRDefault="00D462F6" w:rsidP="00260143">
      <w:pPr>
        <w:jc w:val="both"/>
        <w:rPr>
          <w:lang w:val="en-US"/>
        </w:rPr>
      </w:pPr>
      <w:r>
        <w:rPr>
          <w:lang w:val="en-US"/>
        </w:rPr>
        <w:t>Consent dilemmas</w:t>
      </w:r>
      <w:r w:rsidR="008F244E">
        <w:rPr>
          <w:lang w:val="en-US"/>
        </w:rPr>
        <w:t xml:space="preserve"> refer to the tension between procedural ethics and the relationships developing in the field. Consent dilemmas include the implications of sharing intimate details, and the role that the research is allowed to take. </w:t>
      </w:r>
      <w:r w:rsidR="0062393D">
        <w:rPr>
          <w:lang w:val="en-US"/>
        </w:rPr>
        <w:t>Despite the effort to plan the potential ethical issues emerging during data collection, it is alm</w:t>
      </w:r>
      <w:r w:rsidR="008F244E">
        <w:rPr>
          <w:lang w:val="en-US"/>
        </w:rPr>
        <w:t>ost impossible to anticipate what</w:t>
      </w:r>
      <w:r w:rsidR="0062393D">
        <w:rPr>
          <w:lang w:val="en-US"/>
        </w:rPr>
        <w:t xml:space="preserve"> interactions </w:t>
      </w:r>
      <w:r w:rsidR="008F244E">
        <w:rPr>
          <w:lang w:val="en-US"/>
        </w:rPr>
        <w:t>will happen.</w:t>
      </w:r>
      <w:r w:rsidR="0062393D">
        <w:rPr>
          <w:lang w:val="en-US"/>
        </w:rPr>
        <w:t xml:space="preserve"> Thus, nor the researcher </w:t>
      </w:r>
      <w:r w:rsidR="007568DB">
        <w:rPr>
          <w:lang w:val="en-US"/>
        </w:rPr>
        <w:t>n</w:t>
      </w:r>
      <w:r w:rsidR="0062393D">
        <w:rPr>
          <w:lang w:val="en-US"/>
        </w:rPr>
        <w:t xml:space="preserve">either the </w:t>
      </w:r>
      <w:r w:rsidR="00FF01C8">
        <w:rPr>
          <w:lang w:val="en-US"/>
        </w:rPr>
        <w:t xml:space="preserve">participants </w:t>
      </w:r>
      <w:r w:rsidR="0062393D">
        <w:rPr>
          <w:lang w:val="en-US"/>
        </w:rPr>
        <w:t xml:space="preserve">know </w:t>
      </w:r>
      <w:r w:rsidR="004F2A36">
        <w:rPr>
          <w:lang w:val="en-US"/>
        </w:rPr>
        <w:t>exactly</w:t>
      </w:r>
      <w:r w:rsidR="0062393D">
        <w:rPr>
          <w:lang w:val="en-US"/>
        </w:rPr>
        <w:t xml:space="preserve"> what consenting to the research</w:t>
      </w:r>
      <w:r w:rsidR="0059393E">
        <w:rPr>
          <w:lang w:val="en-US"/>
        </w:rPr>
        <w:t>, or carrying it o</w:t>
      </w:r>
      <w:r w:rsidR="00FF01C8">
        <w:rPr>
          <w:lang w:val="en-US"/>
        </w:rPr>
        <w:t>ut</w:t>
      </w:r>
      <w:r w:rsidR="0059393E">
        <w:rPr>
          <w:lang w:val="en-US"/>
        </w:rPr>
        <w:t>,</w:t>
      </w:r>
      <w:r w:rsidR="0062393D">
        <w:rPr>
          <w:lang w:val="en-US"/>
        </w:rPr>
        <w:t xml:space="preserve"> implies</w:t>
      </w:r>
      <w:r w:rsidR="0059393E">
        <w:rPr>
          <w:lang w:val="en-US"/>
        </w:rPr>
        <w:t xml:space="preserve"> in micro</w:t>
      </w:r>
      <w:r w:rsidR="007568DB">
        <w:rPr>
          <w:lang w:val="en-US"/>
        </w:rPr>
        <w:t>-</w:t>
      </w:r>
      <w:r w:rsidR="0059393E">
        <w:rPr>
          <w:lang w:val="en-US"/>
        </w:rPr>
        <w:t>ethical terms</w:t>
      </w:r>
      <w:r w:rsidR="0062393D">
        <w:rPr>
          <w:lang w:val="en-US"/>
        </w:rPr>
        <w:t>.</w:t>
      </w:r>
      <w:r w:rsidR="0059393E">
        <w:rPr>
          <w:lang w:val="en-US"/>
        </w:rPr>
        <w:t xml:space="preserve"> </w:t>
      </w:r>
      <w:r w:rsidR="00C53250">
        <w:rPr>
          <w:lang w:val="en-US"/>
        </w:rPr>
        <w:t>In fact, capturing and writing about conflict within families is an ethical issue, as it can raise concerns about exploitation of the</w:t>
      </w:r>
      <w:r w:rsidR="00D426CB">
        <w:rPr>
          <w:lang w:val="en-US"/>
        </w:rPr>
        <w:t>ir</w:t>
      </w:r>
      <w:r w:rsidR="00C53250">
        <w:rPr>
          <w:lang w:val="en-US"/>
        </w:rPr>
        <w:t xml:space="preserve"> situation for the research gain (Watts, 2008). </w:t>
      </w:r>
      <w:r w:rsidR="00D426CB">
        <w:rPr>
          <w:lang w:val="en-US"/>
        </w:rPr>
        <w:t>However, o</w:t>
      </w:r>
      <w:r w:rsidR="00C53250">
        <w:rPr>
          <w:lang w:val="en-US"/>
        </w:rPr>
        <w:t xml:space="preserve">n one hand, </w:t>
      </w:r>
      <w:r w:rsidR="004F2A36">
        <w:rPr>
          <w:lang w:val="en-US"/>
        </w:rPr>
        <w:t>it</w:t>
      </w:r>
      <w:r w:rsidR="00C53250">
        <w:rPr>
          <w:lang w:val="en-US"/>
        </w:rPr>
        <w:t xml:space="preserve"> can</w:t>
      </w:r>
      <w:r w:rsidR="004F2A36">
        <w:rPr>
          <w:lang w:val="en-US"/>
        </w:rPr>
        <w:t xml:space="preserve"> be</w:t>
      </w:r>
      <w:r w:rsidR="00C53250">
        <w:rPr>
          <w:lang w:val="en-US"/>
        </w:rPr>
        <w:t xml:space="preserve"> argue</w:t>
      </w:r>
      <w:r w:rsidR="004F2A36">
        <w:rPr>
          <w:lang w:val="en-US"/>
        </w:rPr>
        <w:t>d</w:t>
      </w:r>
      <w:r w:rsidR="00C53250">
        <w:rPr>
          <w:lang w:val="en-US"/>
        </w:rPr>
        <w:t xml:space="preserve"> that participants have consented to take part in the study and understand that they can withdraw at any time. Thus, the</w:t>
      </w:r>
      <w:r w:rsidR="004F2A36">
        <w:rPr>
          <w:lang w:val="en-US"/>
        </w:rPr>
        <w:t>y still hold the</w:t>
      </w:r>
      <w:r w:rsidR="00C53250">
        <w:rPr>
          <w:lang w:val="en-US"/>
        </w:rPr>
        <w:t xml:space="preserve"> power of deciding when to close off their</w:t>
      </w:r>
      <w:r w:rsidR="004F2A36">
        <w:rPr>
          <w:lang w:val="en-US"/>
        </w:rPr>
        <w:t xml:space="preserve"> conflict</w:t>
      </w:r>
      <w:r w:rsidR="00C53250">
        <w:rPr>
          <w:lang w:val="en-US"/>
        </w:rPr>
        <w:t xml:space="preserve">. </w:t>
      </w:r>
      <w:r w:rsidR="00D426CB">
        <w:rPr>
          <w:lang w:val="en-US"/>
        </w:rPr>
        <w:t>On the other hand</w:t>
      </w:r>
      <w:r w:rsidR="00001332">
        <w:rPr>
          <w:lang w:val="en-US"/>
        </w:rPr>
        <w:t xml:space="preserve">, </w:t>
      </w:r>
      <w:r w:rsidR="00093BAA">
        <w:rPr>
          <w:lang w:val="en-US"/>
        </w:rPr>
        <w:t>we</w:t>
      </w:r>
      <w:r w:rsidR="004F2A36">
        <w:rPr>
          <w:lang w:val="en-US"/>
        </w:rPr>
        <w:t>,</w:t>
      </w:r>
      <w:r w:rsidR="00093BAA">
        <w:rPr>
          <w:lang w:val="en-US"/>
        </w:rPr>
        <w:t xml:space="preserve"> as </w:t>
      </w:r>
      <w:r w:rsidR="00B6651F">
        <w:rPr>
          <w:lang w:val="en-US"/>
        </w:rPr>
        <w:t>researchers</w:t>
      </w:r>
      <w:r w:rsidR="004F2A36">
        <w:rPr>
          <w:lang w:val="en-US"/>
        </w:rPr>
        <w:t>,</w:t>
      </w:r>
      <w:r w:rsidR="00B6651F">
        <w:rPr>
          <w:lang w:val="en-US"/>
        </w:rPr>
        <w:t xml:space="preserve"> need to be wary that</w:t>
      </w:r>
      <w:r w:rsidR="004F2A36">
        <w:rPr>
          <w:lang w:val="en-US"/>
        </w:rPr>
        <w:t xml:space="preserve"> the privilege of being able to witness conflict is </w:t>
      </w:r>
      <w:r w:rsidR="00B6651F">
        <w:rPr>
          <w:lang w:val="en-US"/>
        </w:rPr>
        <w:t>built on trust and</w:t>
      </w:r>
      <w:r w:rsidR="004F2A36">
        <w:rPr>
          <w:lang w:val="en-US"/>
        </w:rPr>
        <w:t xml:space="preserve"> establishing</w:t>
      </w:r>
      <w:r w:rsidR="00B6651F">
        <w:rPr>
          <w:lang w:val="en-US"/>
        </w:rPr>
        <w:t xml:space="preserve"> rapport over time (</w:t>
      </w:r>
      <w:proofErr w:type="spellStart"/>
      <w:r w:rsidR="00B6651F">
        <w:rPr>
          <w:lang w:val="en-US"/>
        </w:rPr>
        <w:t>Edirisingha</w:t>
      </w:r>
      <w:proofErr w:type="spellEnd"/>
      <w:r w:rsidR="00B6651F">
        <w:rPr>
          <w:lang w:val="en-US"/>
        </w:rPr>
        <w:t xml:space="preserve"> </w:t>
      </w:r>
      <w:r w:rsidR="00B6651F" w:rsidRPr="00F05F44">
        <w:rPr>
          <w:i/>
          <w:iCs/>
          <w:lang w:val="en-US"/>
        </w:rPr>
        <w:t>et al.</w:t>
      </w:r>
      <w:r w:rsidR="00B6651F">
        <w:rPr>
          <w:lang w:val="en-US"/>
        </w:rPr>
        <w:t>, 2017)</w:t>
      </w:r>
      <w:r w:rsidR="00260143">
        <w:rPr>
          <w:lang w:val="en-US"/>
        </w:rPr>
        <w:t>. When r</w:t>
      </w:r>
      <w:r w:rsidR="004738B8">
        <w:rPr>
          <w:lang w:val="en-US"/>
        </w:rPr>
        <w:t xml:space="preserve">eflecting on the ethics in practice, </w:t>
      </w:r>
      <w:r w:rsidR="00093BAA">
        <w:rPr>
          <w:lang w:val="en-US"/>
        </w:rPr>
        <w:t xml:space="preserve">we need to be mindful of the </w:t>
      </w:r>
      <w:r w:rsidR="00260143">
        <w:rPr>
          <w:lang w:val="en-US"/>
        </w:rPr>
        <w:t xml:space="preserve">implications </w:t>
      </w:r>
      <w:r w:rsidR="00711D73">
        <w:rPr>
          <w:lang w:val="en-US"/>
        </w:rPr>
        <w:t xml:space="preserve">that derive from </w:t>
      </w:r>
      <w:r w:rsidR="00260143">
        <w:rPr>
          <w:lang w:val="en-US"/>
        </w:rPr>
        <w:t xml:space="preserve">consent and </w:t>
      </w:r>
      <w:r w:rsidR="00711D73" w:rsidRPr="00711D73">
        <w:rPr>
          <w:lang w:val="en-US"/>
        </w:rPr>
        <w:t>a</w:t>
      </w:r>
      <w:r w:rsidR="00711D73" w:rsidRPr="00BA0139">
        <w:rPr>
          <w:lang w:val="en-US"/>
        </w:rPr>
        <w:t xml:space="preserve"> </w:t>
      </w:r>
      <w:r w:rsidR="00260143" w:rsidRPr="0047535B">
        <w:rPr>
          <w:lang w:val="en-US"/>
        </w:rPr>
        <w:t>lack</w:t>
      </w:r>
      <w:r w:rsidR="00711D73" w:rsidRPr="0047535B">
        <w:rPr>
          <w:lang w:val="en-US"/>
        </w:rPr>
        <w:t xml:space="preserve"> </w:t>
      </w:r>
      <w:r w:rsidR="00260143" w:rsidRPr="00BA0139">
        <w:rPr>
          <w:lang w:val="en-US"/>
        </w:rPr>
        <w:t>thereof.</w:t>
      </w:r>
    </w:p>
    <w:p w14:paraId="607D9A0E" w14:textId="0F96D0F4" w:rsidR="00C53250" w:rsidRDefault="00260143">
      <w:pPr>
        <w:jc w:val="both"/>
        <w:rPr>
          <w:lang w:val="en-US"/>
        </w:rPr>
      </w:pPr>
      <w:r w:rsidDel="00260143">
        <w:rPr>
          <w:lang w:val="en-US"/>
        </w:rPr>
        <w:t xml:space="preserve"> </w:t>
      </w:r>
    </w:p>
    <w:p w14:paraId="09D06811" w14:textId="6181108A" w:rsidR="00FA1C9E" w:rsidRDefault="000577E8" w:rsidP="00DD4EBD">
      <w:pPr>
        <w:jc w:val="both"/>
      </w:pPr>
      <w:r>
        <w:rPr>
          <w:lang w:val="en-US"/>
        </w:rPr>
        <w:t>The interaction</w:t>
      </w:r>
      <w:r w:rsidR="00093BAA">
        <w:rPr>
          <w:lang w:val="en-US"/>
        </w:rPr>
        <w:t>s</w:t>
      </w:r>
      <w:r>
        <w:rPr>
          <w:lang w:val="en-US"/>
        </w:rPr>
        <w:t xml:space="preserve"> </w:t>
      </w:r>
      <w:r w:rsidR="00F2356E">
        <w:rPr>
          <w:lang w:val="en-US"/>
        </w:rPr>
        <w:t>may</w:t>
      </w:r>
      <w:r>
        <w:rPr>
          <w:lang w:val="en-US"/>
        </w:rPr>
        <w:t xml:space="preserve"> also </w:t>
      </w:r>
      <w:r w:rsidR="003443C7">
        <w:rPr>
          <w:lang w:val="en-US"/>
        </w:rPr>
        <w:t xml:space="preserve">create </w:t>
      </w:r>
      <w:r>
        <w:rPr>
          <w:lang w:val="en-US"/>
        </w:rPr>
        <w:t>unexpected meanings</w:t>
      </w:r>
      <w:r w:rsidR="00F2356E">
        <w:rPr>
          <w:lang w:val="en-US"/>
        </w:rPr>
        <w:t xml:space="preserve"> for the people involved, with the</w:t>
      </w:r>
      <w:r w:rsidR="00BE0BB3">
        <w:rPr>
          <w:lang w:val="en-US"/>
        </w:rPr>
        <w:t xml:space="preserve"> p</w:t>
      </w:r>
      <w:r w:rsidR="00963E22">
        <w:rPr>
          <w:lang w:val="en-US"/>
        </w:rPr>
        <w:t>robab</w:t>
      </w:r>
      <w:r w:rsidR="00087ACB">
        <w:rPr>
          <w:lang w:val="en-US"/>
        </w:rPr>
        <w:t>ility of participants</w:t>
      </w:r>
      <w:r w:rsidR="00BE0BB3">
        <w:rPr>
          <w:lang w:val="en-US"/>
        </w:rPr>
        <w:t xml:space="preserve"> </w:t>
      </w:r>
      <w:r w:rsidR="00087ACB">
        <w:rPr>
          <w:lang w:val="en-US"/>
        </w:rPr>
        <w:t>to deem therapeutic value in</w:t>
      </w:r>
      <w:r w:rsidR="00BE0BB3">
        <w:rPr>
          <w:lang w:val="en-US"/>
        </w:rPr>
        <w:t xml:space="preserve"> the research </w:t>
      </w:r>
      <w:r w:rsidR="00F2356E">
        <w:rPr>
          <w:lang w:val="en-US"/>
        </w:rPr>
        <w:t xml:space="preserve">(Dickson-Swift </w:t>
      </w:r>
      <w:r w:rsidR="00F2356E" w:rsidRPr="00912A49">
        <w:rPr>
          <w:i/>
          <w:iCs/>
          <w:lang w:val="en-US"/>
        </w:rPr>
        <w:t>et al</w:t>
      </w:r>
      <w:r w:rsidR="00F2356E">
        <w:rPr>
          <w:lang w:val="en-US"/>
        </w:rPr>
        <w:t xml:space="preserve">., 2007). </w:t>
      </w:r>
      <w:r w:rsidR="00C53250">
        <w:rPr>
          <w:lang w:val="en-US"/>
        </w:rPr>
        <w:t xml:space="preserve">Schouten (2014) </w:t>
      </w:r>
      <w:r w:rsidR="00F2356E">
        <w:rPr>
          <w:lang w:val="en-US"/>
        </w:rPr>
        <w:t>notes how</w:t>
      </w:r>
      <w:r w:rsidR="00C53250">
        <w:rPr>
          <w:lang w:val="en-US"/>
        </w:rPr>
        <w:t xml:space="preserve"> “</w:t>
      </w:r>
      <w:proofErr w:type="spellStart"/>
      <w:r w:rsidR="00C53250">
        <w:rPr>
          <w:lang w:val="en-US"/>
        </w:rPr>
        <w:t>ethnotherapy</w:t>
      </w:r>
      <w:proofErr w:type="spellEnd"/>
      <w:r w:rsidR="00C53250">
        <w:rPr>
          <w:lang w:val="en-US"/>
        </w:rPr>
        <w:t xml:space="preserve">” – a term he uses for combining consumption ethnography with therapy – can reveal people’s inner selves and help them understand their problems. </w:t>
      </w:r>
      <w:r w:rsidR="00093BAA">
        <w:rPr>
          <w:lang w:val="en-US"/>
        </w:rPr>
        <w:t>For the families too, talking about their differences</w:t>
      </w:r>
      <w:r w:rsidR="002C7715">
        <w:rPr>
          <w:lang w:val="en-US"/>
        </w:rPr>
        <w:t>, idealizations and expectations with a third person</w:t>
      </w:r>
      <w:r w:rsidR="00DD5DEE">
        <w:rPr>
          <w:lang w:val="en-US"/>
        </w:rPr>
        <w:t xml:space="preserve"> present</w:t>
      </w:r>
      <w:r w:rsidR="00A23AD4">
        <w:rPr>
          <w:lang w:val="en-US"/>
        </w:rPr>
        <w:t xml:space="preserve"> may p</w:t>
      </w:r>
      <w:r w:rsidR="00DD5DEE">
        <w:rPr>
          <w:lang w:val="en-US"/>
        </w:rPr>
        <w:t>arallel</w:t>
      </w:r>
      <w:r w:rsidR="002C7715">
        <w:rPr>
          <w:lang w:val="en-US"/>
        </w:rPr>
        <w:t xml:space="preserve"> a therapeutic effect. For example, for the coup</w:t>
      </w:r>
      <w:r w:rsidR="0055395F">
        <w:rPr>
          <w:lang w:val="en-US"/>
        </w:rPr>
        <w:t>les in Author 1’s study</w:t>
      </w:r>
      <w:r w:rsidR="002C7715">
        <w:rPr>
          <w:lang w:val="en-US"/>
        </w:rPr>
        <w:t xml:space="preserve">, it </w:t>
      </w:r>
      <w:r w:rsidR="003443C7">
        <w:rPr>
          <w:lang w:val="en-US"/>
        </w:rPr>
        <w:t>could</w:t>
      </w:r>
      <w:r w:rsidR="002C7715">
        <w:rPr>
          <w:lang w:val="en-US"/>
        </w:rPr>
        <w:t xml:space="preserve"> have felt like</w:t>
      </w:r>
      <w:r w:rsidR="00A23AD4">
        <w:rPr>
          <w:lang w:val="en-US"/>
        </w:rPr>
        <w:t xml:space="preserve"> </w:t>
      </w:r>
      <w:r w:rsidR="002C7715">
        <w:rPr>
          <w:lang w:val="en-US"/>
        </w:rPr>
        <w:t>therap</w:t>
      </w:r>
      <w:r w:rsidR="0055395F">
        <w:rPr>
          <w:lang w:val="en-US"/>
        </w:rPr>
        <w:t>y to</w:t>
      </w:r>
      <w:r w:rsidR="002C7715">
        <w:rPr>
          <w:lang w:val="en-US"/>
        </w:rPr>
        <w:t xml:space="preserve"> tal</w:t>
      </w:r>
      <w:r w:rsidR="0055395F">
        <w:rPr>
          <w:lang w:val="en-US"/>
        </w:rPr>
        <w:t>k</w:t>
      </w:r>
      <w:r w:rsidR="002C7715">
        <w:rPr>
          <w:lang w:val="en-US"/>
        </w:rPr>
        <w:t xml:space="preserve"> through what they do and how they do it differently in order to ‘let off their steam’ in front of the researcher. </w:t>
      </w:r>
      <w:r w:rsidR="00C53250">
        <w:rPr>
          <w:lang w:val="en-US"/>
        </w:rPr>
        <w:t xml:space="preserve">Perhaps such conflicting moments can allow them both to feel empowered rather than vulnerable (Gilbert, 2000). However, </w:t>
      </w:r>
      <w:r w:rsidR="002C7715">
        <w:rPr>
          <w:lang w:val="en-US"/>
        </w:rPr>
        <w:t>in understanding ethics in practice</w:t>
      </w:r>
      <w:r w:rsidR="00C53250">
        <w:rPr>
          <w:lang w:val="en-US"/>
        </w:rPr>
        <w:t xml:space="preserve"> we need to be wary</w:t>
      </w:r>
      <w:r w:rsidR="00A23AD4">
        <w:rPr>
          <w:lang w:val="en-US"/>
        </w:rPr>
        <w:t xml:space="preserve"> of</w:t>
      </w:r>
      <w:r w:rsidR="0055395F">
        <w:rPr>
          <w:lang w:val="en-US"/>
        </w:rPr>
        <w:t xml:space="preserve"> assuming </w:t>
      </w:r>
      <w:r w:rsidR="003443C7">
        <w:rPr>
          <w:lang w:val="en-US"/>
        </w:rPr>
        <w:t>the</w:t>
      </w:r>
      <w:r w:rsidR="00C53250">
        <w:rPr>
          <w:lang w:val="en-US"/>
        </w:rPr>
        <w:t xml:space="preserve"> role</w:t>
      </w:r>
      <w:r w:rsidR="0055395F">
        <w:rPr>
          <w:lang w:val="en-US"/>
        </w:rPr>
        <w:t>s</w:t>
      </w:r>
      <w:r w:rsidR="00346311">
        <w:rPr>
          <w:lang w:val="en-US"/>
        </w:rPr>
        <w:t xml:space="preserve"> we are not trained for</w:t>
      </w:r>
      <w:r w:rsidR="003443C7">
        <w:rPr>
          <w:lang w:val="en-US"/>
        </w:rPr>
        <w:t>,</w:t>
      </w:r>
      <w:r w:rsidR="00346311">
        <w:rPr>
          <w:lang w:val="en-US"/>
        </w:rPr>
        <w:t xml:space="preserve"> nor able to </w:t>
      </w:r>
      <w:r w:rsidR="003443C7">
        <w:rPr>
          <w:lang w:val="en-US"/>
        </w:rPr>
        <w:t>reali</w:t>
      </w:r>
      <w:r w:rsidR="00BA0139">
        <w:rPr>
          <w:lang w:val="en-US"/>
        </w:rPr>
        <w:t>z</w:t>
      </w:r>
      <w:r w:rsidR="003443C7">
        <w:rPr>
          <w:lang w:val="en-US"/>
        </w:rPr>
        <w:t xml:space="preserve">e </w:t>
      </w:r>
      <w:r w:rsidR="00247820">
        <w:rPr>
          <w:lang w:val="en-US"/>
        </w:rPr>
        <w:t>for our participants</w:t>
      </w:r>
      <w:r w:rsidR="00A23AD4">
        <w:rPr>
          <w:lang w:val="en-US"/>
        </w:rPr>
        <w:t xml:space="preserve"> </w:t>
      </w:r>
      <w:r w:rsidR="00346311">
        <w:rPr>
          <w:lang w:val="en-US"/>
        </w:rPr>
        <w:t>(</w:t>
      </w:r>
      <w:r w:rsidR="00D23A7F">
        <w:rPr>
          <w:lang w:val="en-US"/>
        </w:rPr>
        <w:t xml:space="preserve">Birch and Miller, 2000; </w:t>
      </w:r>
      <w:r w:rsidR="00247820">
        <w:rPr>
          <w:lang w:val="en-US"/>
        </w:rPr>
        <w:t xml:space="preserve">Dickson-Swift </w:t>
      </w:r>
      <w:r w:rsidR="00247820" w:rsidRPr="00912A49">
        <w:rPr>
          <w:i/>
          <w:iCs/>
          <w:lang w:val="en-US"/>
        </w:rPr>
        <w:t>et al</w:t>
      </w:r>
      <w:r w:rsidR="00247820">
        <w:rPr>
          <w:lang w:val="en-US"/>
        </w:rPr>
        <w:t>., 2007</w:t>
      </w:r>
      <w:r w:rsidR="00346311">
        <w:rPr>
          <w:lang w:val="en-US"/>
        </w:rPr>
        <w:t>)</w:t>
      </w:r>
      <w:r w:rsidR="00A23AD4">
        <w:rPr>
          <w:lang w:val="en-US"/>
        </w:rPr>
        <w:t xml:space="preserve">. </w:t>
      </w:r>
      <w:r w:rsidR="003443C7">
        <w:rPr>
          <w:lang w:val="en-US"/>
        </w:rPr>
        <w:t xml:space="preserve">Therefore, what also contributed to our dilemmas were the ethical implications of potential outcomes, </w:t>
      </w:r>
      <w:r w:rsidR="00711D73">
        <w:rPr>
          <w:lang w:val="en-US"/>
        </w:rPr>
        <w:t>arising</w:t>
      </w:r>
      <w:r w:rsidR="003443C7">
        <w:rPr>
          <w:lang w:val="en-US"/>
        </w:rPr>
        <w:t xml:space="preserve"> from in-depth interactions carried out in the intimate sphere</w:t>
      </w:r>
      <w:r w:rsidR="001A6433">
        <w:rPr>
          <w:lang w:val="en-US"/>
        </w:rPr>
        <w:t xml:space="preserve"> </w:t>
      </w:r>
      <w:r w:rsidR="00247820">
        <w:rPr>
          <w:lang w:val="en-US"/>
        </w:rPr>
        <w:t>(</w:t>
      </w:r>
      <w:r w:rsidR="00D23A7F">
        <w:rPr>
          <w:lang w:val="en-US"/>
        </w:rPr>
        <w:t>Duncombe and Jessop, 2002</w:t>
      </w:r>
      <w:r w:rsidR="00247820">
        <w:rPr>
          <w:lang w:val="en-US"/>
        </w:rPr>
        <w:t>)</w:t>
      </w:r>
      <w:r w:rsidR="003443C7">
        <w:rPr>
          <w:lang w:val="en-US"/>
        </w:rPr>
        <w:t>.</w:t>
      </w:r>
    </w:p>
    <w:p w14:paraId="531C0517" w14:textId="69F96138" w:rsidR="0027049E" w:rsidRDefault="005A58C2" w:rsidP="00FB4FEE">
      <w:pPr>
        <w:pStyle w:val="Heading1"/>
      </w:pPr>
      <w:r>
        <w:t>Dealing with ethical dilemmas</w:t>
      </w:r>
    </w:p>
    <w:p w14:paraId="0F7627EB" w14:textId="031CDF61" w:rsidR="00470B5B" w:rsidRPr="00DD4EBD" w:rsidRDefault="00470B5B" w:rsidP="00DD4EBD">
      <w:pPr>
        <w:jc w:val="both"/>
        <w:rPr>
          <w:b/>
          <w:sz w:val="28"/>
          <w:szCs w:val="28"/>
        </w:rPr>
      </w:pPr>
    </w:p>
    <w:p w14:paraId="5978ECD5" w14:textId="4757E34E" w:rsidR="007A7746" w:rsidRDefault="004F035D" w:rsidP="00FB4FEE">
      <w:pPr>
        <w:jc w:val="both"/>
      </w:pPr>
      <w:r>
        <w:rPr>
          <w:lang w:val="en-US"/>
        </w:rPr>
        <w:t xml:space="preserve">The aim of this paper is to </w:t>
      </w:r>
      <w:r w:rsidR="002C7715">
        <w:t>provide an understanding o</w:t>
      </w:r>
      <w:r w:rsidR="003443C7">
        <w:t>f</w:t>
      </w:r>
      <w:r w:rsidR="002C7715">
        <w:t xml:space="preserve"> the types of ethical dilemmas researchers may face when studying family consumption</w:t>
      </w:r>
      <w:r w:rsidR="00DA2701">
        <w:t>,</w:t>
      </w:r>
      <w:r w:rsidR="00313F96">
        <w:t xml:space="preserve"> and </w:t>
      </w:r>
      <w:r w:rsidR="00313F96">
        <w:rPr>
          <w:lang w:val="en-US"/>
        </w:rPr>
        <w:t xml:space="preserve">to understand how </w:t>
      </w:r>
      <w:r w:rsidR="00DA2701">
        <w:rPr>
          <w:lang w:val="en-US"/>
        </w:rPr>
        <w:t>we can</w:t>
      </w:r>
      <w:r w:rsidR="00313F96">
        <w:rPr>
          <w:lang w:val="en-US"/>
        </w:rPr>
        <w:t xml:space="preserve"> deal with </w:t>
      </w:r>
      <w:r w:rsidR="00DA2701">
        <w:rPr>
          <w:lang w:val="en-US"/>
        </w:rPr>
        <w:t>such</w:t>
      </w:r>
      <w:r w:rsidR="00313F96">
        <w:rPr>
          <w:lang w:val="en-US"/>
        </w:rPr>
        <w:t xml:space="preserve"> ethical </w:t>
      </w:r>
      <w:r w:rsidR="00DA2701">
        <w:rPr>
          <w:lang w:val="en-US"/>
        </w:rPr>
        <w:t>implications</w:t>
      </w:r>
      <w:r w:rsidR="00313F96">
        <w:rPr>
          <w:lang w:val="en-US"/>
        </w:rPr>
        <w:t xml:space="preserve"> arising in the field</w:t>
      </w:r>
      <w:r w:rsidR="002C7715">
        <w:t>. In illustrating these dilemmas, we</w:t>
      </w:r>
      <w:r w:rsidR="002C7715">
        <w:rPr>
          <w:lang w:val="en-US"/>
        </w:rPr>
        <w:t xml:space="preserve"> applied a </w:t>
      </w:r>
      <w:r>
        <w:rPr>
          <w:lang w:val="en-US"/>
        </w:rPr>
        <w:t>reflexive thinking to micro</w:t>
      </w:r>
      <w:r w:rsidR="002C7715">
        <w:rPr>
          <w:lang w:val="en-US"/>
        </w:rPr>
        <w:t>-</w:t>
      </w:r>
      <w:r>
        <w:rPr>
          <w:lang w:val="en-US"/>
        </w:rPr>
        <w:t>ethics</w:t>
      </w:r>
      <w:r w:rsidR="00DA2701">
        <w:rPr>
          <w:lang w:val="en-US"/>
        </w:rPr>
        <w:t>, which</w:t>
      </w:r>
      <w:r w:rsidR="00313F96">
        <w:rPr>
          <w:lang w:val="en-US"/>
        </w:rPr>
        <w:t xml:space="preserve"> allowed us to </w:t>
      </w:r>
      <w:r w:rsidR="009912E7">
        <w:rPr>
          <w:lang w:val="en-US"/>
        </w:rPr>
        <w:t>organi</w:t>
      </w:r>
      <w:r w:rsidR="00BA0139">
        <w:rPr>
          <w:lang w:val="en-US"/>
        </w:rPr>
        <w:t>z</w:t>
      </w:r>
      <w:r w:rsidR="009912E7">
        <w:rPr>
          <w:lang w:val="en-US"/>
        </w:rPr>
        <w:t>e</w:t>
      </w:r>
      <w:r w:rsidR="00313F96">
        <w:rPr>
          <w:lang w:val="en-US"/>
        </w:rPr>
        <w:t xml:space="preserve"> ethically important moments in</w:t>
      </w:r>
      <w:r w:rsidR="00F904D6">
        <w:rPr>
          <w:lang w:val="en-US"/>
        </w:rPr>
        <w:t xml:space="preserve"> </w:t>
      </w:r>
      <w:r w:rsidR="00313F96">
        <w:rPr>
          <w:lang w:val="en-US"/>
        </w:rPr>
        <w:t>dis</w:t>
      </w:r>
      <w:r w:rsidR="00F904D6">
        <w:rPr>
          <w:lang w:val="en-US"/>
        </w:rPr>
        <w:t xml:space="preserve">play, </w:t>
      </w:r>
      <w:r w:rsidR="00F904D6">
        <w:t>positioning, emotional, practical and consent dilemmas</w:t>
      </w:r>
      <w:r w:rsidR="00A5103F">
        <w:t xml:space="preserve">. </w:t>
      </w:r>
      <w:r w:rsidR="00F904D6">
        <w:rPr>
          <w:lang w:val="en-US"/>
        </w:rPr>
        <w:t xml:space="preserve">In </w:t>
      </w:r>
      <w:r w:rsidR="00E67AD3">
        <w:rPr>
          <w:lang w:val="en-US"/>
        </w:rPr>
        <w:t>this section</w:t>
      </w:r>
      <w:r w:rsidR="00F904D6">
        <w:rPr>
          <w:lang w:val="en-US"/>
        </w:rPr>
        <w:t>, we will</w:t>
      </w:r>
      <w:r w:rsidR="00E67AD3">
        <w:rPr>
          <w:lang w:val="en-US"/>
        </w:rPr>
        <w:t xml:space="preserve"> </w:t>
      </w:r>
      <w:r w:rsidR="00124FD0">
        <w:rPr>
          <w:lang w:val="en-US"/>
        </w:rPr>
        <w:t>su</w:t>
      </w:r>
      <w:r w:rsidR="00AD0800">
        <w:rPr>
          <w:lang w:val="en-US"/>
        </w:rPr>
        <w:t xml:space="preserve">ggest </w:t>
      </w:r>
      <w:r w:rsidR="00C53F14">
        <w:rPr>
          <w:lang w:val="en-US"/>
        </w:rPr>
        <w:t>three strategie</w:t>
      </w:r>
      <w:r w:rsidR="00AF1409">
        <w:rPr>
          <w:lang w:val="en-US"/>
        </w:rPr>
        <w:t xml:space="preserve">s </w:t>
      </w:r>
      <w:r w:rsidR="00E67AD3">
        <w:rPr>
          <w:lang w:val="en-US"/>
        </w:rPr>
        <w:t xml:space="preserve">that </w:t>
      </w:r>
      <w:r w:rsidR="00F904D6">
        <w:rPr>
          <w:lang w:val="en-US"/>
        </w:rPr>
        <w:t xml:space="preserve">researchers </w:t>
      </w:r>
      <w:r w:rsidR="00E67AD3">
        <w:rPr>
          <w:lang w:val="en-US"/>
        </w:rPr>
        <w:t>can</w:t>
      </w:r>
      <w:r w:rsidR="00F904D6">
        <w:rPr>
          <w:lang w:val="en-US"/>
        </w:rPr>
        <w:t xml:space="preserve"> adopt to deal with ethical dilemmas</w:t>
      </w:r>
      <w:r w:rsidR="00A5103F">
        <w:rPr>
          <w:lang w:val="en-US"/>
        </w:rPr>
        <w:t xml:space="preserve"> while </w:t>
      </w:r>
      <w:r w:rsidR="003443C7">
        <w:t>carrying</w:t>
      </w:r>
      <w:r w:rsidR="00711D73">
        <w:t xml:space="preserve"> out</w:t>
      </w:r>
      <w:r w:rsidR="00A5103F">
        <w:t xml:space="preserve"> fieldwork in family consumption</w:t>
      </w:r>
      <w:r w:rsidR="00DA2701">
        <w:t>.</w:t>
      </w:r>
    </w:p>
    <w:p w14:paraId="11B812DC" w14:textId="77777777" w:rsidR="00610E90" w:rsidRDefault="00610E90" w:rsidP="00FB4FEE">
      <w:pPr>
        <w:jc w:val="both"/>
        <w:rPr>
          <w:lang w:val="en-US"/>
        </w:rPr>
      </w:pPr>
    </w:p>
    <w:p w14:paraId="70CFC325" w14:textId="327F4D89" w:rsidR="007E6EAF" w:rsidRDefault="00A06E10" w:rsidP="00FB4FEE">
      <w:pPr>
        <w:pStyle w:val="Heading2"/>
        <w:rPr>
          <w:lang w:val="en-US"/>
        </w:rPr>
      </w:pPr>
      <w:r w:rsidRPr="006E213B">
        <w:rPr>
          <w:lang w:val="en-US"/>
        </w:rPr>
        <w:t>Using multi-method</w:t>
      </w:r>
      <w:r w:rsidR="003947D3">
        <w:rPr>
          <w:lang w:val="en-US"/>
        </w:rPr>
        <w:t>, interdisciplinary</w:t>
      </w:r>
      <w:r w:rsidRPr="006E213B">
        <w:rPr>
          <w:lang w:val="en-US"/>
        </w:rPr>
        <w:t xml:space="preserve"> research design</w:t>
      </w:r>
    </w:p>
    <w:p w14:paraId="58CE5FED" w14:textId="77777777" w:rsidR="00C437FA" w:rsidRPr="0047535B" w:rsidRDefault="00C437FA" w:rsidP="00FB4FEE">
      <w:pPr>
        <w:jc w:val="both"/>
        <w:rPr>
          <w:lang w:val="en-US"/>
        </w:rPr>
      </w:pPr>
    </w:p>
    <w:p w14:paraId="7A0DEC76" w14:textId="09557AFE" w:rsidR="00A06E10" w:rsidRDefault="007A7746" w:rsidP="00A06E10">
      <w:pPr>
        <w:jc w:val="both"/>
      </w:pPr>
      <w:r>
        <w:t xml:space="preserve">Despite being the most common method to study family consumption, interviews alone </w:t>
      </w:r>
      <w:r w:rsidR="00844895">
        <w:t>might have some limitation</w:t>
      </w:r>
      <w:r w:rsidR="003443C7">
        <w:t>s</w:t>
      </w:r>
      <w:r w:rsidR="00844895">
        <w:t>.</w:t>
      </w:r>
      <w:r>
        <w:t xml:space="preserve"> </w:t>
      </w:r>
      <w:r w:rsidR="00A06E10">
        <w:t xml:space="preserve">Firstly, studying family practices through interviews allows to focus on individual meanings referring to a collective practice. However, interviews fail to catch the negotiation of conflicting meanings and how the consolidation of a shared practice comes about. Even if the accounts provided by one’s experiences are still valuable, the emergence of the collective is always filtered by subjective experiences and narratives of the self. Albeit in-depth interviews provide a rich understanding of consumers perspectives </w:t>
      </w:r>
      <w:r w:rsidR="00A06E10">
        <w:fldChar w:fldCharType="begin" w:fldLock="1"/>
      </w:r>
      <w:r w:rsidR="00A06E10">
        <w:instrText>ADDIN CSL_CITATION {"citationItems":[{"id":"ITEM-1","itemData":{"DOI":"10.1108/QMR-06-2016-0055","ISBN":"0309056061066","ISSN":"1352275121119","PMID":"51393564","abstract":"The purpose of this paper is to examine qualitative issues involved in conducting research at the base of the pyramid (BOP). The paper reports on the differences between anticipated issues and the actual issues encountered in the conduct of research at the BOP in Zimbabwe","author":[{"dropping-particle":"","family":"Stokes","given":"David","non-dropping-particle":"","parse-names":false,"suffix":""},{"dropping-particle":"","family":"Bergin","given":"Richard","non-dropping-particle":"","parse-names":false,"suffix":""}],"container-title":"Qualitative Market research: An International Journal","id":"ITEM-1","issue":"1","issued":{"date-parts":[["2006"]]},"page":"26-37","title":"Methodology or \"methodolatry\"? An evaluation of focus grousp and in-depth interviews.","type":"article-journal","volume":"19"},"uris":["http://www.mendeley.com/documents/?uuid=74898e25-af5f-4ecc-b4a6-34ac111c2618"]}],"mendeley":{"formattedCitation":"(Stokes and Bergin, 2006)","plainTextFormattedCitation":"(Stokes and Bergin, 2006)","previouslyFormattedCitation":"(Stokes and Bergin, 2006)"},"properties":{"noteIndex":0},"schema":"https://github.com/citation-style-language/schema/raw/master/csl-citation.json"}</w:instrText>
      </w:r>
      <w:r w:rsidR="00A06E10">
        <w:fldChar w:fldCharType="separate"/>
      </w:r>
      <w:r w:rsidR="00A06E10" w:rsidRPr="009A29D7">
        <w:rPr>
          <w:noProof/>
        </w:rPr>
        <w:t>(Stokes and Bergin, 2006)</w:t>
      </w:r>
      <w:r w:rsidR="00A06E10">
        <w:fldChar w:fldCharType="end"/>
      </w:r>
      <w:r w:rsidR="00A06E10">
        <w:t xml:space="preserve">, these perspective are always mediated by intentional displays, failing to observe family in the making. On the other hand, participant observation allows the researcher to witness the negotiation of meanings and practices, exposing </w:t>
      </w:r>
      <w:r w:rsidR="003443C7">
        <w:t>t</w:t>
      </w:r>
      <w:r w:rsidR="00A06E10">
        <w:t>he</w:t>
      </w:r>
      <w:r w:rsidR="003443C7">
        <w:t>m</w:t>
      </w:r>
      <w:r w:rsidR="00A06E10">
        <w:t xml:space="preserve"> to practical and emotional dilemmas arising from being ‘caught in the moment’. Rather than advocating for the superiority</w:t>
      </w:r>
      <w:r w:rsidR="00F93E3A">
        <w:t xml:space="preserve"> </w:t>
      </w:r>
      <w:r w:rsidR="00A06E10">
        <w:t xml:space="preserve">of one methodology over the other, we align with other marketing literature that </w:t>
      </w:r>
      <w:r w:rsidR="008F244E">
        <w:t>fosters</w:t>
      </w:r>
      <w:r w:rsidR="00A06E10">
        <w:t xml:space="preserve"> multi-method</w:t>
      </w:r>
      <w:r w:rsidR="003947D3">
        <w:t xml:space="preserve"> </w:t>
      </w:r>
      <w:r w:rsidR="00A06E10">
        <w:fldChar w:fldCharType="begin" w:fldLock="1"/>
      </w:r>
      <w:r w:rsidR="00A06E10">
        <w:instrText>ADDIN CSL_CITATION {"citationItems":[{"id":"ITEM-1","itemData":{"author":[{"dropping-particle":"","family":"Palakshappa","given":"Nitha","non-dropping-particle":"","parse-names":false,"suffix":""},{"dropping-particle":"","family":"Gordon","given":"Mary Ellen","non-dropping-particle":"","parse-names":false,"suffix":""}],"container-title":"Qualitative Market Research","id":"ITEM-1","issue":"4","issued":{"date-parts":[["2006"]]},"page":"389-403","title":"Using a multi-method qualitative approach to examine collaborative relationships","type":"article-journal","volume":"9"},"uris":["http://www.mendeley.com/documents/?uuid=91c2fbbc-6e23-4b9a-8a91-99af670b3401"]}],"mendeley":{"formattedCitation":"(Palakshappa and Gordon, 2006)","plainTextFormattedCitation":"(Palakshappa and Gordon, 2006)","previouslyFormattedCitation":"(Palakshappa and Gordon, 2006)"},"properties":{"noteIndex":0},"schema":"https://github.com/citation-style-language/schema/raw/master/csl-citation.json"}</w:instrText>
      </w:r>
      <w:r w:rsidR="00A06E10">
        <w:fldChar w:fldCharType="separate"/>
      </w:r>
      <w:r w:rsidR="00A06E10" w:rsidRPr="0046031F">
        <w:rPr>
          <w:noProof/>
        </w:rPr>
        <w:t>(Palakshappa and Gordon, 2006)</w:t>
      </w:r>
      <w:r w:rsidR="00A06E10">
        <w:fldChar w:fldCharType="end"/>
      </w:r>
      <w:r w:rsidR="003947D3">
        <w:t xml:space="preserve"> and possibly interdisciplinary research design (Joy </w:t>
      </w:r>
      <w:r w:rsidR="003947D3" w:rsidRPr="005F1E8A">
        <w:rPr>
          <w:i/>
          <w:iCs/>
        </w:rPr>
        <w:t>et al</w:t>
      </w:r>
      <w:r w:rsidR="005F1E8A">
        <w:t>.</w:t>
      </w:r>
      <w:r w:rsidR="003947D3">
        <w:t>, 2006)</w:t>
      </w:r>
      <w:r w:rsidR="00A06E10">
        <w:t>.</w:t>
      </w:r>
      <w:r w:rsidR="00F904D6">
        <w:t xml:space="preserve"> </w:t>
      </w:r>
      <w:r w:rsidR="00A06E10">
        <w:t>A</w:t>
      </w:r>
      <w:r w:rsidR="003947D3">
        <w:t xml:space="preserve"> </w:t>
      </w:r>
      <w:r w:rsidR="00A06E10">
        <w:t xml:space="preserve">multi-method research design, including but not limited to interviews and observations, can combine accounts and performances of family practices, providing a </w:t>
      </w:r>
      <w:r w:rsidR="003443C7">
        <w:t>detailed</w:t>
      </w:r>
      <w:r w:rsidR="00A06E10">
        <w:t xml:space="preserve"> view of consumption in family life.</w:t>
      </w:r>
    </w:p>
    <w:p w14:paraId="32736DA2" w14:textId="77777777" w:rsidR="00A06E10" w:rsidRPr="0047535B" w:rsidRDefault="00A06E10" w:rsidP="00FB4FEE">
      <w:pPr>
        <w:jc w:val="both"/>
      </w:pPr>
    </w:p>
    <w:p w14:paraId="2419CB96" w14:textId="67E0258E" w:rsidR="007E6EAF" w:rsidRDefault="00A06E10" w:rsidP="00FB4FEE">
      <w:pPr>
        <w:pStyle w:val="Heading2"/>
        <w:rPr>
          <w:lang w:val="en-US"/>
        </w:rPr>
      </w:pPr>
      <w:r w:rsidRPr="006E213B">
        <w:rPr>
          <w:lang w:val="en-US"/>
        </w:rPr>
        <w:t>Developing empathy</w:t>
      </w:r>
    </w:p>
    <w:p w14:paraId="1D0D9D71" w14:textId="77777777" w:rsidR="00C437FA" w:rsidRPr="0047535B" w:rsidRDefault="00C437FA" w:rsidP="00FB4FEE">
      <w:pPr>
        <w:jc w:val="both"/>
        <w:rPr>
          <w:lang w:val="en-US"/>
        </w:rPr>
      </w:pPr>
    </w:p>
    <w:p w14:paraId="4EC7AB81" w14:textId="21D93615" w:rsidR="00AB68E3" w:rsidRDefault="00F023BE" w:rsidP="00912A49">
      <w:pPr>
        <w:jc w:val="both"/>
        <w:rPr>
          <w:lang w:val="en-US"/>
        </w:rPr>
      </w:pPr>
      <w:r>
        <w:rPr>
          <w:lang w:val="en-US"/>
        </w:rPr>
        <w:t xml:space="preserve">Following feminist </w:t>
      </w:r>
      <w:r w:rsidR="00FB397B">
        <w:rPr>
          <w:lang w:val="en-US"/>
        </w:rPr>
        <w:t>principles of ethics of care, we see empathy as key to address ethical decisions (</w:t>
      </w:r>
      <w:r w:rsidR="00D23A7F">
        <w:rPr>
          <w:lang w:val="en-US"/>
        </w:rPr>
        <w:t xml:space="preserve">Edwards and </w:t>
      </w:r>
      <w:proofErr w:type="spellStart"/>
      <w:r w:rsidR="00D23A7F">
        <w:rPr>
          <w:lang w:val="en-US"/>
        </w:rPr>
        <w:t>Mauthner</w:t>
      </w:r>
      <w:proofErr w:type="spellEnd"/>
      <w:r w:rsidR="00D23A7F">
        <w:rPr>
          <w:lang w:val="en-US"/>
        </w:rPr>
        <w:t>, 2002</w:t>
      </w:r>
      <w:r w:rsidR="00FB397B">
        <w:rPr>
          <w:lang w:val="en-US"/>
        </w:rPr>
        <w:t>).</w:t>
      </w:r>
      <w:r w:rsidR="009E4386">
        <w:rPr>
          <w:lang w:val="en-US"/>
        </w:rPr>
        <w:t xml:space="preserve"> Empathy has been described as a shared feeling of </w:t>
      </w:r>
      <w:r w:rsidR="00FD7D0A">
        <w:rPr>
          <w:lang w:val="en-US"/>
        </w:rPr>
        <w:t>“</w:t>
      </w:r>
      <w:r w:rsidR="009E4386">
        <w:rPr>
          <w:lang w:val="en-US"/>
        </w:rPr>
        <w:t xml:space="preserve">connection with others that </w:t>
      </w:r>
      <w:r w:rsidR="00FD7D0A">
        <w:rPr>
          <w:lang w:val="en-US"/>
        </w:rPr>
        <w:t xml:space="preserve">[…] </w:t>
      </w:r>
      <w:r w:rsidR="009E4386">
        <w:rPr>
          <w:lang w:val="en-US"/>
        </w:rPr>
        <w:t>communicates an interest in and care about them</w:t>
      </w:r>
      <w:r w:rsidR="00FD7D0A">
        <w:rPr>
          <w:lang w:val="en-US"/>
        </w:rPr>
        <w:t>”</w:t>
      </w:r>
      <w:r w:rsidR="009E4386">
        <w:rPr>
          <w:lang w:val="en-US"/>
        </w:rPr>
        <w:t xml:space="preserve"> </w:t>
      </w:r>
      <w:r w:rsidR="00A06E10">
        <w:rPr>
          <w:lang w:val="en-US"/>
        </w:rPr>
        <w:t>(</w:t>
      </w:r>
      <w:r w:rsidR="0080148A">
        <w:rPr>
          <w:lang w:val="en-US"/>
        </w:rPr>
        <w:t>Watts, 2008</w:t>
      </w:r>
      <w:r w:rsidR="00831B7D">
        <w:rPr>
          <w:lang w:val="en-US"/>
        </w:rPr>
        <w:t>, p.9</w:t>
      </w:r>
      <w:r w:rsidR="00A06E10">
        <w:rPr>
          <w:lang w:val="en-US"/>
        </w:rPr>
        <w:t>).</w:t>
      </w:r>
      <w:r w:rsidR="00D025A1">
        <w:rPr>
          <w:lang w:val="en-US"/>
        </w:rPr>
        <w:t xml:space="preserve"> </w:t>
      </w:r>
      <w:r w:rsidR="003D479A">
        <w:rPr>
          <w:lang w:val="en-US"/>
        </w:rPr>
        <w:t>It</w:t>
      </w:r>
      <w:r w:rsidR="009E4386">
        <w:rPr>
          <w:lang w:val="en-US"/>
        </w:rPr>
        <w:t xml:space="preserve"> has been associated with </w:t>
      </w:r>
      <w:r w:rsidR="003D479A">
        <w:rPr>
          <w:lang w:val="en-US"/>
        </w:rPr>
        <w:t>genuine interaction, active listening</w:t>
      </w:r>
      <w:r w:rsidR="00831B7D">
        <w:rPr>
          <w:lang w:val="en-US"/>
        </w:rPr>
        <w:t>,</w:t>
      </w:r>
      <w:r w:rsidR="003D479A">
        <w:rPr>
          <w:lang w:val="en-US"/>
        </w:rPr>
        <w:t xml:space="preserve"> compassion and shared experience (Duncombe and Jessop, 2002).</w:t>
      </w:r>
      <w:r w:rsidR="003443C7">
        <w:rPr>
          <w:lang w:val="en-US"/>
        </w:rPr>
        <w:t xml:space="preserve"> </w:t>
      </w:r>
      <w:r w:rsidR="007A7746">
        <w:rPr>
          <w:lang w:val="en-US"/>
        </w:rPr>
        <w:t>One of the ways Author 1 was able to establish empathy with the couples was through sharing experience</w:t>
      </w:r>
      <w:r w:rsidR="003443C7">
        <w:rPr>
          <w:lang w:val="en-US"/>
        </w:rPr>
        <w:t>s</w:t>
      </w:r>
      <w:r w:rsidR="007A7746">
        <w:rPr>
          <w:lang w:val="en-US"/>
        </w:rPr>
        <w:t xml:space="preserve">. </w:t>
      </w:r>
      <w:r w:rsidR="00A06E10">
        <w:rPr>
          <w:lang w:val="en-US"/>
        </w:rPr>
        <w:t>As the researcher herself was in a new relationship during the fieldwork, she underst</w:t>
      </w:r>
      <w:r w:rsidR="003443C7">
        <w:rPr>
          <w:lang w:val="en-US"/>
        </w:rPr>
        <w:t>ood</w:t>
      </w:r>
      <w:r w:rsidR="00A06E10">
        <w:rPr>
          <w:lang w:val="en-US"/>
        </w:rPr>
        <w:t xml:space="preserve"> how it feels</w:t>
      </w:r>
      <w:r w:rsidR="007530F3">
        <w:rPr>
          <w:lang w:val="en-US"/>
        </w:rPr>
        <w:t xml:space="preserve"> to negotiate with a partner</w:t>
      </w:r>
      <w:r w:rsidR="00A06E10">
        <w:rPr>
          <w:lang w:val="en-US"/>
        </w:rPr>
        <w:t xml:space="preserve"> in front of somebody. Thus</w:t>
      </w:r>
      <w:r w:rsidR="003443C7">
        <w:rPr>
          <w:lang w:val="en-US"/>
        </w:rPr>
        <w:t>,</w:t>
      </w:r>
      <w:r w:rsidR="00A06E10">
        <w:rPr>
          <w:lang w:val="en-US"/>
        </w:rPr>
        <w:t xml:space="preserve"> at times, she</w:t>
      </w:r>
      <w:r w:rsidR="003443C7">
        <w:rPr>
          <w:lang w:val="en-US"/>
        </w:rPr>
        <w:t xml:space="preserve"> could</w:t>
      </w:r>
      <w:r w:rsidR="00A06E10">
        <w:rPr>
          <w:lang w:val="en-US"/>
        </w:rPr>
        <w:t xml:space="preserve"> reveal a similar conflict (if any) she has with her partner after th</w:t>
      </w:r>
      <w:r w:rsidR="007530F3">
        <w:rPr>
          <w:lang w:val="en-US"/>
        </w:rPr>
        <w:t>ey</w:t>
      </w:r>
      <w:r w:rsidR="00A06E10">
        <w:rPr>
          <w:lang w:val="en-US"/>
        </w:rPr>
        <w:t xml:space="preserve"> have closed off their </w:t>
      </w:r>
      <w:r w:rsidR="00087ACB">
        <w:rPr>
          <w:lang w:val="en-US"/>
        </w:rPr>
        <w:t>arguments</w:t>
      </w:r>
      <w:r w:rsidR="00A06E10">
        <w:rPr>
          <w:lang w:val="en-US"/>
        </w:rPr>
        <w:t>, which allow</w:t>
      </w:r>
      <w:r w:rsidR="007530F3">
        <w:rPr>
          <w:lang w:val="en-US"/>
        </w:rPr>
        <w:t>ed</w:t>
      </w:r>
      <w:r w:rsidR="00A06E10">
        <w:rPr>
          <w:lang w:val="en-US"/>
        </w:rPr>
        <w:t xml:space="preserve"> her to communicate her empathy and reduce power hierarchy in the research (</w:t>
      </w:r>
      <w:r w:rsidR="007530F3">
        <w:rPr>
          <w:lang w:val="en-US"/>
        </w:rPr>
        <w:t xml:space="preserve">Oakley, 1981; </w:t>
      </w:r>
      <w:r w:rsidR="00A06E10">
        <w:rPr>
          <w:lang w:val="en-US"/>
        </w:rPr>
        <w:t>Duncombe and Jessop, 2002).</w:t>
      </w:r>
      <w:r w:rsidR="00AD0800">
        <w:rPr>
          <w:lang w:val="en-US"/>
        </w:rPr>
        <w:t xml:space="preserve"> We also found that neutral, active listening</w:t>
      </w:r>
      <w:r w:rsidR="009E4386">
        <w:rPr>
          <w:lang w:val="en-US"/>
        </w:rPr>
        <w:t xml:space="preserve"> </w:t>
      </w:r>
      <w:r w:rsidR="00AD0800">
        <w:rPr>
          <w:lang w:val="en-US"/>
        </w:rPr>
        <w:t>was the most efficient way to deal with emotional and practical dilemmas. Researcher being caught in the moment ha</w:t>
      </w:r>
      <w:r w:rsidR="0004792C">
        <w:rPr>
          <w:lang w:val="en-US"/>
        </w:rPr>
        <w:t>s</w:t>
      </w:r>
      <w:r w:rsidR="00AD0800">
        <w:rPr>
          <w:lang w:val="en-US"/>
        </w:rPr>
        <w:t xml:space="preserve"> to learn to display </w:t>
      </w:r>
      <w:r w:rsidR="0004792C">
        <w:rPr>
          <w:lang w:val="en-US"/>
        </w:rPr>
        <w:t>her</w:t>
      </w:r>
      <w:r w:rsidR="00AD0800">
        <w:rPr>
          <w:lang w:val="en-US"/>
        </w:rPr>
        <w:t xml:space="preserve"> neutrality and play the role of the unbiased </w:t>
      </w:r>
      <w:r w:rsidR="009E4386">
        <w:rPr>
          <w:lang w:val="en-US"/>
        </w:rPr>
        <w:t>compassionate</w:t>
      </w:r>
      <w:r w:rsidR="00AD0800">
        <w:rPr>
          <w:lang w:val="en-US"/>
        </w:rPr>
        <w:t xml:space="preserve"> listener that knows how to remain equanimous </w:t>
      </w:r>
      <w:r w:rsidR="0004792C">
        <w:rPr>
          <w:lang w:val="en-US"/>
        </w:rPr>
        <w:t>during the conflict</w:t>
      </w:r>
      <w:r w:rsidR="00AD0800">
        <w:rPr>
          <w:lang w:val="en-US"/>
        </w:rPr>
        <w:t>.</w:t>
      </w:r>
      <w:r w:rsidR="008228C3">
        <w:rPr>
          <w:lang w:val="en-US"/>
        </w:rPr>
        <w:t xml:space="preserve"> </w:t>
      </w:r>
      <w:r w:rsidR="00AD0800">
        <w:rPr>
          <w:lang w:val="en-US"/>
        </w:rPr>
        <w:t>In remain</w:t>
      </w:r>
      <w:r w:rsidR="007530F3">
        <w:rPr>
          <w:lang w:val="en-US"/>
        </w:rPr>
        <w:t>ing</w:t>
      </w:r>
      <w:r w:rsidR="002E3A39">
        <w:rPr>
          <w:lang w:val="en-US"/>
        </w:rPr>
        <w:t xml:space="preserve"> </w:t>
      </w:r>
      <w:r w:rsidR="003D756A">
        <w:rPr>
          <w:lang w:val="en-US"/>
        </w:rPr>
        <w:t>neutral</w:t>
      </w:r>
      <w:r w:rsidR="00AD0800">
        <w:rPr>
          <w:lang w:val="en-US"/>
        </w:rPr>
        <w:t xml:space="preserve"> in the situatio</w:t>
      </w:r>
      <w:r w:rsidR="00D83690">
        <w:rPr>
          <w:lang w:val="en-US"/>
        </w:rPr>
        <w:t xml:space="preserve">n, </w:t>
      </w:r>
      <w:r w:rsidR="00AD0800">
        <w:rPr>
          <w:lang w:val="en-US"/>
        </w:rPr>
        <w:t xml:space="preserve">the researcher </w:t>
      </w:r>
      <w:r w:rsidR="008228C3">
        <w:rPr>
          <w:lang w:val="en-US"/>
        </w:rPr>
        <w:t>can also be wary of blurring her boundaries</w:t>
      </w:r>
      <w:r w:rsidR="002E3A39">
        <w:rPr>
          <w:lang w:val="en-US"/>
        </w:rPr>
        <w:t>.</w:t>
      </w:r>
      <w:r w:rsidR="008228C3">
        <w:rPr>
          <w:lang w:val="en-US"/>
        </w:rPr>
        <w:t xml:space="preserve"> As such, researchers should equip themselves with contact information o</w:t>
      </w:r>
      <w:r w:rsidR="00FD7D0A">
        <w:rPr>
          <w:lang w:val="en-US"/>
        </w:rPr>
        <w:t>f</w:t>
      </w:r>
      <w:r w:rsidR="008228C3">
        <w:rPr>
          <w:lang w:val="en-US"/>
        </w:rPr>
        <w:t xml:space="preserve"> therapeutic support sources</w:t>
      </w:r>
      <w:r w:rsidR="002E3A39">
        <w:rPr>
          <w:lang w:val="en-US"/>
        </w:rPr>
        <w:t xml:space="preserve"> before commencing fieldwork (Dickson-Swift </w:t>
      </w:r>
      <w:r w:rsidR="002E3A39" w:rsidRPr="00912A49">
        <w:rPr>
          <w:i/>
          <w:iCs/>
          <w:lang w:val="en-US"/>
        </w:rPr>
        <w:t>et al</w:t>
      </w:r>
      <w:r w:rsidR="002E3A39">
        <w:rPr>
          <w:lang w:val="en-US"/>
        </w:rPr>
        <w:t>., 2007).</w:t>
      </w:r>
      <w:r w:rsidR="00AB68E3">
        <w:rPr>
          <w:lang w:val="en-US"/>
        </w:rPr>
        <w:t xml:space="preserve"> </w:t>
      </w:r>
      <w:r w:rsidR="00576201">
        <w:rPr>
          <w:lang w:val="en-US"/>
        </w:rPr>
        <w:t>Moreover, k</w:t>
      </w:r>
      <w:r w:rsidR="00905926" w:rsidRPr="00905926">
        <w:rPr>
          <w:lang w:val="en-US"/>
        </w:rPr>
        <w:t>eeping a log of encounters is</w:t>
      </w:r>
      <w:r w:rsidR="00576201">
        <w:rPr>
          <w:lang w:val="en-US"/>
        </w:rPr>
        <w:t xml:space="preserve"> a</w:t>
      </w:r>
      <w:r w:rsidR="00905926" w:rsidRPr="00905926">
        <w:rPr>
          <w:lang w:val="en-US"/>
        </w:rPr>
        <w:t xml:space="preserve"> good reflexive </w:t>
      </w:r>
      <w:r w:rsidR="00576201">
        <w:rPr>
          <w:lang w:val="en-US"/>
        </w:rPr>
        <w:t>practice</w:t>
      </w:r>
      <w:r w:rsidR="00905926" w:rsidRPr="00905926">
        <w:rPr>
          <w:lang w:val="en-US"/>
        </w:rPr>
        <w:t xml:space="preserve"> (Berger, 2015) not only to record participants’ </w:t>
      </w:r>
      <w:r w:rsidR="00576201">
        <w:rPr>
          <w:lang w:val="en-US"/>
        </w:rPr>
        <w:t>behaviors</w:t>
      </w:r>
      <w:r w:rsidR="00905926" w:rsidRPr="00905926">
        <w:rPr>
          <w:lang w:val="en-US"/>
        </w:rPr>
        <w:t xml:space="preserve"> but also</w:t>
      </w:r>
      <w:r w:rsidR="0004792C">
        <w:rPr>
          <w:lang w:val="en-US"/>
        </w:rPr>
        <w:t xml:space="preserve"> for</w:t>
      </w:r>
      <w:r w:rsidR="00905926" w:rsidRPr="00905926">
        <w:rPr>
          <w:lang w:val="en-US"/>
        </w:rPr>
        <w:t xml:space="preserve"> feelings arising </w:t>
      </w:r>
      <w:r w:rsidR="00576201">
        <w:rPr>
          <w:lang w:val="en-US"/>
        </w:rPr>
        <w:t>from</w:t>
      </w:r>
      <w:r w:rsidR="00905926" w:rsidRPr="00905926">
        <w:rPr>
          <w:lang w:val="en-US"/>
        </w:rPr>
        <w:t xml:space="preserve"> the interaction</w:t>
      </w:r>
      <w:r w:rsidR="00D025A1">
        <w:rPr>
          <w:lang w:val="en-US"/>
        </w:rPr>
        <w:t xml:space="preserve">. This is particularly helpful to </w:t>
      </w:r>
      <w:r w:rsidR="00C03770">
        <w:rPr>
          <w:lang w:val="en-US"/>
        </w:rPr>
        <w:t xml:space="preserve">document the </w:t>
      </w:r>
      <w:r w:rsidR="00AB68E3">
        <w:rPr>
          <w:lang w:val="en-US"/>
        </w:rPr>
        <w:t>first</w:t>
      </w:r>
      <w:r w:rsidR="00C03770">
        <w:rPr>
          <w:lang w:val="en-US"/>
        </w:rPr>
        <w:t xml:space="preserve"> interaction</w:t>
      </w:r>
      <w:r w:rsidR="00AB68E3">
        <w:rPr>
          <w:lang w:val="en-US"/>
        </w:rPr>
        <w:t xml:space="preserve"> with participants</w:t>
      </w:r>
      <w:r w:rsidR="00C03770">
        <w:rPr>
          <w:lang w:val="en-US"/>
        </w:rPr>
        <w:t>,</w:t>
      </w:r>
      <w:r w:rsidR="00AB68E3">
        <w:rPr>
          <w:lang w:val="en-US"/>
        </w:rPr>
        <w:t xml:space="preserve"> such </w:t>
      </w:r>
      <w:r w:rsidR="00576201">
        <w:rPr>
          <w:lang w:val="en-US"/>
        </w:rPr>
        <w:t xml:space="preserve">as during </w:t>
      </w:r>
      <w:r w:rsidR="00AB68E3">
        <w:rPr>
          <w:lang w:val="en-US"/>
        </w:rPr>
        <w:t>recruit</w:t>
      </w:r>
      <w:r w:rsidR="00576201">
        <w:rPr>
          <w:lang w:val="en-US"/>
        </w:rPr>
        <w:t>ment and pre-interview</w:t>
      </w:r>
      <w:r w:rsidR="00AB68E3">
        <w:rPr>
          <w:lang w:val="en-US"/>
        </w:rPr>
        <w:t>,</w:t>
      </w:r>
      <w:r w:rsidR="00C03770">
        <w:rPr>
          <w:lang w:val="en-US"/>
        </w:rPr>
        <w:t xml:space="preserve"> </w:t>
      </w:r>
      <w:r w:rsidR="0004792C">
        <w:rPr>
          <w:lang w:val="en-US"/>
        </w:rPr>
        <w:t>which</w:t>
      </w:r>
      <w:r w:rsidR="00C03770">
        <w:rPr>
          <w:lang w:val="en-US"/>
        </w:rPr>
        <w:t xml:space="preserve"> usually go unrecorded but that </w:t>
      </w:r>
      <w:r w:rsidR="00AB68E3">
        <w:rPr>
          <w:lang w:val="en-US"/>
        </w:rPr>
        <w:t>contribute to the development of empathy.</w:t>
      </w:r>
    </w:p>
    <w:p w14:paraId="66564E69" w14:textId="77777777" w:rsidR="005A58C2" w:rsidRPr="00FB4FEE" w:rsidRDefault="005A58C2" w:rsidP="00912A49">
      <w:pPr>
        <w:jc w:val="both"/>
        <w:rPr>
          <w:lang w:val="en-US"/>
        </w:rPr>
      </w:pPr>
    </w:p>
    <w:p w14:paraId="5D9BBBB9" w14:textId="01F5CEF0" w:rsidR="00A06E10" w:rsidRDefault="00AF1409" w:rsidP="00FB4FEE">
      <w:pPr>
        <w:pStyle w:val="Heading2"/>
        <w:rPr>
          <w:lang w:val="en-US"/>
        </w:rPr>
      </w:pPr>
      <w:r w:rsidRPr="006E213B">
        <w:t>I</w:t>
      </w:r>
      <w:proofErr w:type="spellStart"/>
      <w:r w:rsidR="00A06E10" w:rsidRPr="006E213B">
        <w:rPr>
          <w:lang w:val="en-US"/>
        </w:rPr>
        <w:t>ncluding</w:t>
      </w:r>
      <w:proofErr w:type="spellEnd"/>
      <w:r w:rsidR="00A06E10" w:rsidRPr="006E213B">
        <w:rPr>
          <w:lang w:val="en-US"/>
        </w:rPr>
        <w:t xml:space="preserve"> the researcher in the ‘we’ of the collective family practice</w:t>
      </w:r>
    </w:p>
    <w:p w14:paraId="4E107187" w14:textId="77777777" w:rsidR="00C437FA" w:rsidRPr="0047535B" w:rsidRDefault="00C437FA" w:rsidP="00FB4FEE">
      <w:pPr>
        <w:jc w:val="both"/>
        <w:rPr>
          <w:lang w:val="en-US"/>
        </w:rPr>
      </w:pPr>
    </w:p>
    <w:p w14:paraId="0D8121D1" w14:textId="5DB84E7F" w:rsidR="00185EDA" w:rsidRDefault="008F244E">
      <w:pPr>
        <w:jc w:val="both"/>
      </w:pPr>
      <w:r>
        <w:rPr>
          <w:lang w:val="en-US"/>
        </w:rPr>
        <w:t>Our research should always imply</w:t>
      </w:r>
      <w:r>
        <w:t xml:space="preserve"> that the ‘we’ studied in family research is never only the family, but it shall include the researcher too. </w:t>
      </w:r>
      <w:r w:rsidR="00681FCC">
        <w:t>We remark</w:t>
      </w:r>
      <w:r w:rsidR="00C379AB">
        <w:t xml:space="preserve"> </w:t>
      </w:r>
      <w:r w:rsidR="00BF014C">
        <w:t>that colle</w:t>
      </w:r>
      <w:r w:rsidR="00BD5A5D">
        <w:t>cting qualitative data demands</w:t>
      </w:r>
      <w:r w:rsidR="00BF014C">
        <w:t xml:space="preserve"> displaying and being on display, </w:t>
      </w:r>
      <w:r w:rsidR="0004792C">
        <w:t xml:space="preserve">both </w:t>
      </w:r>
      <w:r w:rsidR="00BF014C">
        <w:t xml:space="preserve">from the side of the participant as well as of </w:t>
      </w:r>
      <w:r w:rsidR="00BF014C">
        <w:lastRenderedPageBreak/>
        <w:t>the researcher.</w:t>
      </w:r>
      <w:r w:rsidR="003720EB">
        <w:t xml:space="preserve"> </w:t>
      </w:r>
      <w:r w:rsidR="00A61615">
        <w:t>Goffman’s (1959) seminal work on the representation of the self can be useful here to understand the interactional display between the researcher and the participant. According to Goffman, every individual is a ‘performer’ in society. Like stage actors that perform in front of an audience – whenever we come into contact with others, we always try to perform ourselves (our behaviour and identity) in order to ‘give off’ a certain kind of impression to others. This is because we like to control or influence how others will think and behave towards us</w:t>
      </w:r>
      <w:r w:rsidR="00B92615">
        <w:t>.</w:t>
      </w:r>
      <w:r w:rsidR="002F7C3F">
        <w:t xml:space="preserve"> </w:t>
      </w:r>
      <w:r w:rsidR="00A61615">
        <w:t>In qualitative methods, the researcher and participant are</w:t>
      </w:r>
      <w:r w:rsidR="00864EFA">
        <w:t xml:space="preserve"> also</w:t>
      </w:r>
      <w:r w:rsidR="00A61615">
        <w:t xml:space="preserve"> performing and displaying versions of who they want to be seen as in order to control what goes on in the interaction</w:t>
      </w:r>
      <w:r w:rsidR="00B92615">
        <w:t xml:space="preserve">, </w:t>
      </w:r>
      <w:r w:rsidR="00864EFA">
        <w:t xml:space="preserve">as </w:t>
      </w:r>
      <w:r w:rsidR="00B92615">
        <w:t>we like to control the “definition of the situation” (Goffman, 1959</w:t>
      </w:r>
      <w:r w:rsidR="00170A6C">
        <w:t>,</w:t>
      </w:r>
      <w:r w:rsidR="00BA2517">
        <w:t xml:space="preserve"> </w:t>
      </w:r>
      <w:r w:rsidR="00170A6C">
        <w:t>p.</w:t>
      </w:r>
      <w:r w:rsidR="00B92615">
        <w:t>4).</w:t>
      </w:r>
      <w:r w:rsidR="00A61615">
        <w:t xml:space="preserve"> </w:t>
      </w:r>
      <w:r w:rsidR="007022DE">
        <w:t>Thus,</w:t>
      </w:r>
      <w:r w:rsidR="003720EB">
        <w:t xml:space="preserve"> </w:t>
      </w:r>
      <w:r w:rsidR="007022DE">
        <w:t xml:space="preserve">display work is </w:t>
      </w:r>
      <w:r w:rsidR="003720EB">
        <w:t xml:space="preserve">necessary </w:t>
      </w:r>
      <w:r w:rsidR="007022DE">
        <w:t>in order to establish a smooth interactio</w:t>
      </w:r>
      <w:r w:rsidR="003720EB">
        <w:t>n, prompting both researchers and participants to ‘do’ emotional and practical displays appropriate for the situation</w:t>
      </w:r>
      <w:r w:rsidR="00A61615">
        <w:t xml:space="preserve"> (Hochschild, 1979).</w:t>
      </w:r>
      <w:r w:rsidR="00716DFD">
        <w:t xml:space="preserve"> </w:t>
      </w:r>
      <w:r>
        <w:t xml:space="preserve">Our analysis highlighted how both the accounts and the performances of family always rely on the researcher, on her private and professional display as well as on her emotional work </w:t>
      </w:r>
      <w:r>
        <w:fldChar w:fldCharType="begin" w:fldLock="1"/>
      </w:r>
      <w:r>
        <w:instrText>ADDIN CSL_CITATION {"citationItems":[{"id":"ITEM-1","itemData":{"author":[{"dropping-particle":"","family":"Kleinmann","given":"Sheryl","non-dropping-particle":"","parse-names":false,"suffix":""},{"dropping-particle":"","family":"Copp","given":"Martha","non-dropping-particle":"","parse-names":false,"suffix":""}],"id":"ITEM-1","issued":{"date-parts":[["1993"]]},"publisher":"Sage","publisher-place":"London","title":"Emotions and Fieldwork","type":"book"},"uris":["http://www.mendeley.com/documents/?uuid=d6580dd6-aa54-4ff4-9f64-8b661de568d3"]}],"mendeley":{"formattedCitation":"(Kleinmann and Copp, 1993)","plainTextFormattedCitation":"(Kleinmann and Copp, 1993)","previouslyFormattedCitation":"(Kleinmann and Copp, 1993)"},"properties":{"noteIndex":0},"schema":"https://github.com/citation-style-language/schema/raw/master/csl-citation.json"}</w:instrText>
      </w:r>
      <w:r>
        <w:fldChar w:fldCharType="separate"/>
      </w:r>
      <w:r w:rsidRPr="00681FCC">
        <w:rPr>
          <w:noProof/>
        </w:rPr>
        <w:t>(</w:t>
      </w:r>
      <w:r>
        <w:rPr>
          <w:noProof/>
        </w:rPr>
        <w:t xml:space="preserve">Hoschchild, 1979; </w:t>
      </w:r>
      <w:r w:rsidRPr="00681FCC">
        <w:rPr>
          <w:noProof/>
        </w:rPr>
        <w:t>Kleinmann and Copp, 1993)</w:t>
      </w:r>
      <w:r>
        <w:fldChar w:fldCharType="end"/>
      </w:r>
      <w:r w:rsidR="00170A6C">
        <w:t>.</w:t>
      </w:r>
    </w:p>
    <w:p w14:paraId="719F427C" w14:textId="0042FB2A" w:rsidR="00DC1DE7" w:rsidRPr="00FB4FEE" w:rsidRDefault="00A26CE3" w:rsidP="00FB4FEE">
      <w:pPr>
        <w:pStyle w:val="Heading1"/>
        <w:rPr>
          <w:b/>
          <w:bCs/>
        </w:rPr>
      </w:pPr>
      <w:r w:rsidRPr="00152427">
        <w:t>Concluding</w:t>
      </w:r>
      <w:r w:rsidRPr="00FB4FEE">
        <w:rPr>
          <w:b/>
          <w:bCs/>
        </w:rPr>
        <w:t xml:space="preserve"> </w:t>
      </w:r>
      <w:r w:rsidRPr="00152427">
        <w:t>Remarks</w:t>
      </w:r>
    </w:p>
    <w:p w14:paraId="24AA3B99" w14:textId="77777777" w:rsidR="00C437FA" w:rsidRPr="00DD4EBD" w:rsidRDefault="00C437FA" w:rsidP="00DD4EBD">
      <w:pPr>
        <w:jc w:val="both"/>
        <w:rPr>
          <w:b/>
          <w:sz w:val="28"/>
          <w:szCs w:val="28"/>
        </w:rPr>
      </w:pPr>
    </w:p>
    <w:p w14:paraId="798492D4" w14:textId="3B4605D2" w:rsidR="00EE384F" w:rsidRDefault="00864EFA" w:rsidP="00EC3856">
      <w:pPr>
        <w:jc w:val="both"/>
      </w:pPr>
      <w:r>
        <w:t>By i</w:t>
      </w:r>
      <w:r w:rsidR="00AE290F">
        <w:t>ntroducing the concept</w:t>
      </w:r>
      <w:r w:rsidR="00353685">
        <w:t xml:space="preserve"> of micro</w:t>
      </w:r>
      <w:r w:rsidR="00D83690">
        <w:t>-</w:t>
      </w:r>
      <w:r w:rsidR="00353685">
        <w:t>ethics (</w:t>
      </w:r>
      <w:r w:rsidR="00AE290F">
        <w:t xml:space="preserve">Guillemin and </w:t>
      </w:r>
      <w:proofErr w:type="spellStart"/>
      <w:r w:rsidR="00AE290F">
        <w:t>Guillam</w:t>
      </w:r>
      <w:proofErr w:type="spellEnd"/>
      <w:r w:rsidR="00AE290F">
        <w:t>, 2004) into marketing research, this paper looked at the ethics in practice of research on family consumption.</w:t>
      </w:r>
      <w:r w:rsidR="003D756A">
        <w:t xml:space="preserve"> Although there is increasing interpretive research on family consumption, there is less acknowledgement of the ethical issues that arise as we enter an intimate sphere of participants’ everyday lives (</w:t>
      </w:r>
      <w:proofErr w:type="spellStart"/>
      <w:r w:rsidR="003D756A">
        <w:t>Notko</w:t>
      </w:r>
      <w:proofErr w:type="spellEnd"/>
      <w:r w:rsidR="003D756A">
        <w:t xml:space="preserve"> </w:t>
      </w:r>
      <w:r w:rsidR="003D756A" w:rsidRPr="00912A49">
        <w:rPr>
          <w:i/>
          <w:iCs/>
        </w:rPr>
        <w:t>et al</w:t>
      </w:r>
      <w:r w:rsidR="003D756A">
        <w:t>., 2013).</w:t>
      </w:r>
      <w:r w:rsidR="0085258B">
        <w:t xml:space="preserve"> </w:t>
      </w:r>
      <w:r w:rsidR="003947D3">
        <w:t xml:space="preserve">Through our </w:t>
      </w:r>
      <w:r w:rsidR="003D756A">
        <w:t xml:space="preserve">personal </w:t>
      </w:r>
      <w:r w:rsidR="003947D3">
        <w:t xml:space="preserve">experiences </w:t>
      </w:r>
      <w:r w:rsidR="00EC3856">
        <w:t>in the field</w:t>
      </w:r>
      <w:r w:rsidR="00170A6C">
        <w:t>,</w:t>
      </w:r>
      <w:r w:rsidR="0085258B">
        <w:t xml:space="preserve"> we illustrated</w:t>
      </w:r>
      <w:r w:rsidR="00EE384F">
        <w:t xml:space="preserve"> five </w:t>
      </w:r>
      <w:r w:rsidR="002276FF">
        <w:t xml:space="preserve">most </w:t>
      </w:r>
      <w:r w:rsidR="00EE384F">
        <w:t>common types of ethical dilemmas</w:t>
      </w:r>
      <w:r w:rsidR="002276FF">
        <w:t xml:space="preserve"> and challenges</w:t>
      </w:r>
      <w:r w:rsidR="00EE384F">
        <w:t xml:space="preserve"> researchers face when studying family consumption. </w:t>
      </w:r>
      <w:r w:rsidR="0085258B">
        <w:t xml:space="preserve">We label these as: </w:t>
      </w:r>
      <w:r w:rsidR="00EC3856">
        <w:t>display, positioning, emotional, practical and consent dilemmas</w:t>
      </w:r>
      <w:r w:rsidR="00170A6C">
        <w:t>.</w:t>
      </w:r>
      <w:r w:rsidR="00EC3856">
        <w:t xml:space="preserve"> </w:t>
      </w:r>
      <w:r w:rsidR="002276FF">
        <w:t>We showed how these were</w:t>
      </w:r>
      <w:r w:rsidR="0085258B">
        <w:t xml:space="preserve"> related</w:t>
      </w:r>
      <w:r w:rsidR="00170A6C">
        <w:t xml:space="preserve"> </w:t>
      </w:r>
      <w:r w:rsidR="00EC3856">
        <w:t>to display work, vulnerability</w:t>
      </w:r>
      <w:r w:rsidR="00170A6C">
        <w:t>, role</w:t>
      </w:r>
      <w:r w:rsidR="00EC3856">
        <w:t xml:space="preserve"> and emotions</w:t>
      </w:r>
      <w:r w:rsidR="00170A6C">
        <w:t xml:space="preserve"> of the researcher</w:t>
      </w:r>
      <w:r w:rsidR="00EC3856">
        <w:t xml:space="preserve">. </w:t>
      </w:r>
      <w:r w:rsidR="00EE384F">
        <w:t>By illustrating these dilemmas and how we addressed them, we show how to do micro-ethics (Guillemin and Gillam, 2004; Etherington, 2007) in family consumption research.</w:t>
      </w:r>
    </w:p>
    <w:p w14:paraId="110AC07F" w14:textId="64878AE5" w:rsidR="00EE384F" w:rsidRDefault="00EE384F" w:rsidP="00EC3856">
      <w:pPr>
        <w:jc w:val="both"/>
      </w:pPr>
    </w:p>
    <w:p w14:paraId="1A7BDD54" w14:textId="6031B865" w:rsidR="007B4B4E" w:rsidRDefault="00EE384F" w:rsidP="00DD4EBD">
      <w:pPr>
        <w:jc w:val="both"/>
      </w:pPr>
      <w:r>
        <w:t>Th</w:t>
      </w:r>
      <w:r w:rsidR="00E16F1B">
        <w:t xml:space="preserve">e contribution of this paper is twofold. First, we provide an </w:t>
      </w:r>
      <w:r w:rsidR="002E0D45">
        <w:t>understanding</w:t>
      </w:r>
      <w:r w:rsidR="00E16F1B">
        <w:t xml:space="preserve"> on the types of </w:t>
      </w:r>
      <w:r w:rsidR="002276FF">
        <w:t xml:space="preserve">ethical challenges common </w:t>
      </w:r>
      <w:r w:rsidR="002E0D45">
        <w:t>to</w:t>
      </w:r>
      <w:r w:rsidR="002276FF">
        <w:t xml:space="preserve"> studying</w:t>
      </w:r>
      <w:r w:rsidR="00864EFA">
        <w:t xml:space="preserve"> and researching</w:t>
      </w:r>
      <w:r w:rsidR="002276FF">
        <w:t xml:space="preserve"> families</w:t>
      </w:r>
      <w:r w:rsidR="00E16F1B">
        <w:t>. S</w:t>
      </w:r>
      <w:r w:rsidR="002276FF">
        <w:t>econd,</w:t>
      </w:r>
      <w:r w:rsidR="00E16F1B">
        <w:t xml:space="preserve"> </w:t>
      </w:r>
      <w:r w:rsidR="002276FF">
        <w:t xml:space="preserve">we offer </w:t>
      </w:r>
      <w:r w:rsidR="00905926">
        <w:t>three</w:t>
      </w:r>
      <w:r w:rsidR="002276FF">
        <w:t xml:space="preserve"> strategies on how researchers can improve </w:t>
      </w:r>
      <w:r w:rsidR="00E16F1B">
        <w:t>reflexivity</w:t>
      </w:r>
      <w:r w:rsidR="002276FF">
        <w:t xml:space="preserve"> and deal with ethical issues arising in the field. </w:t>
      </w:r>
      <w:r w:rsidR="00E16F1B">
        <w:t xml:space="preserve">In doing so, we hope to answer the agenda on reflexivity in marketing and consumer research (Hogg and </w:t>
      </w:r>
      <w:proofErr w:type="spellStart"/>
      <w:r w:rsidR="00E16F1B">
        <w:t>Maclaran</w:t>
      </w:r>
      <w:proofErr w:type="spellEnd"/>
      <w:r w:rsidR="00E16F1B">
        <w:t xml:space="preserve">, 2008; Bettany and </w:t>
      </w:r>
      <w:proofErr w:type="spellStart"/>
      <w:r w:rsidR="00E16F1B">
        <w:t>Woodruffe</w:t>
      </w:r>
      <w:proofErr w:type="spellEnd"/>
      <w:r w:rsidR="00E16F1B">
        <w:t>-Burton, 2009).</w:t>
      </w:r>
      <w:r w:rsidR="00E16F1B" w:rsidRPr="00E16F1B">
        <w:t xml:space="preserve"> </w:t>
      </w:r>
      <w:r w:rsidR="00E16F1B">
        <w:t xml:space="preserve">We agree with Joy </w:t>
      </w:r>
      <w:r w:rsidR="00E16F1B" w:rsidRPr="00D928BF">
        <w:rPr>
          <w:i/>
          <w:iCs/>
        </w:rPr>
        <w:t>et al.</w:t>
      </w:r>
      <w:r w:rsidR="00E16F1B">
        <w:t xml:space="preserve"> (2006) that “</w:t>
      </w:r>
      <w:r w:rsidR="00E16F1B" w:rsidRPr="00912A49">
        <w:t>situated knowledge requires a deeper understanding of consumers, their contexts, their networks of interactions and their different points of view</w:t>
      </w:r>
      <w:r w:rsidR="00E16F1B">
        <w:t>” (p.357). However, we argue that reflexivity is not only a way to pick up what went ‘off script’ (Goffman, 1959) in researching family, but mostly a way to reproduce the integrity of knowledge produced in inductive research (</w:t>
      </w:r>
      <w:proofErr w:type="spellStart"/>
      <w:r w:rsidR="00E16F1B" w:rsidRPr="008E6DFD">
        <w:t>Mauthner</w:t>
      </w:r>
      <w:proofErr w:type="spellEnd"/>
      <w:r w:rsidR="00E16F1B" w:rsidRPr="008E6DFD">
        <w:t xml:space="preserve"> and Doucet</w:t>
      </w:r>
      <w:r w:rsidR="00E16F1B">
        <w:t xml:space="preserve">, </w:t>
      </w:r>
      <w:r w:rsidR="00E16F1B" w:rsidRPr="008E6DFD">
        <w:t>2003</w:t>
      </w:r>
      <w:r w:rsidR="00E16F1B">
        <w:t xml:space="preserve">; Hogg and </w:t>
      </w:r>
      <w:proofErr w:type="spellStart"/>
      <w:r w:rsidR="00E16F1B">
        <w:t>Maclaran</w:t>
      </w:r>
      <w:proofErr w:type="spellEnd"/>
      <w:r w:rsidR="00E16F1B">
        <w:t>, 2008).</w:t>
      </w:r>
    </w:p>
    <w:p w14:paraId="1210B5A9" w14:textId="77777777" w:rsidR="00185EDA" w:rsidRDefault="00185EDA" w:rsidP="00DD4EBD">
      <w:pPr>
        <w:jc w:val="both"/>
      </w:pPr>
    </w:p>
    <w:p w14:paraId="6E49CC6E" w14:textId="02A85068" w:rsidR="00185EDA" w:rsidRDefault="003564FC" w:rsidP="00DD4EBD">
      <w:pPr>
        <w:jc w:val="both"/>
      </w:pPr>
      <w:r>
        <w:t>We highlight how reflexive analysis of display</w:t>
      </w:r>
      <w:r w:rsidR="00E16F1B">
        <w:t>, emotions, consent, positioning and role of the researcher</w:t>
      </w:r>
      <w:r>
        <w:t xml:space="preserve"> within family research allow a deeper critical understanding into the context and situations in which knowledge is produced. </w:t>
      </w:r>
      <w:r w:rsidR="00FE4E28">
        <w:t xml:space="preserve">We showed how practices of reflexivity that concern emotional and practical tensions in the research process </w:t>
      </w:r>
      <w:r w:rsidR="00FE4E28">
        <w:fldChar w:fldCharType="begin" w:fldLock="1"/>
      </w:r>
      <w:r w:rsidR="00FE4E28">
        <w:instrText>ADDIN CSL_CITATION {"citationItems":[{"id":"ITEM-1","itemData":{"DOI":"10.1177/104973202129120052","ISBN":"10497323 (ISSN)","ISSN":"1049-7323","PMID":"11939252","abstract":"To increase the integrity and trustworthiness of qualitative research, researchers need to evaluate how intersubjective elements influence data collection and analysis. Reflexivity--where researchers engage in explicit, self-aware analysis of their own role--offers one tool for such evaluation. The process of engaging in reflexive analysis, however, is difficult, and its subjective, ambiguous nature is contested. In the face of challenges, researchers might retreat from engaging in the process. In this article, the author seeks to \"out\" the researcher's presence by exploring the theory and practice of reflexivity. Examples from research illustrate its problematic potential.","author":[{"dropping-particle":"","family":"Finlay","given":"Linda","non-dropping-particle":"","parse-names":false,"suffix":""}],"container-title":"Qualitative health research","id":"ITEM-1","issue":"4","issued":{"date-parts":[["2002"]]},"page":"531-545","title":"\"Outing\" the researcher: The provenance, process, and practice of reflexivity.","type":"article-journal","volume":"12"},"uris":["http://www.mendeley.com/documents/?uuid=26b4fea3-adc3-4d84-a49e-8635ea98a718"]}],"mendeley":{"formattedCitation":"(Finlay, 2002)","plainTextFormattedCitation":"(Finlay, 2002)","previouslyFormattedCitation":"(Finlay, 2002)"},"properties":{"noteIndex":0},"schema":"https://github.com/citation-style-language/schema/raw/master/csl-citation.json"}</w:instrText>
      </w:r>
      <w:r w:rsidR="00FE4E28">
        <w:fldChar w:fldCharType="separate"/>
      </w:r>
      <w:r w:rsidR="00FE4E28" w:rsidRPr="00681FCC">
        <w:rPr>
          <w:noProof/>
        </w:rPr>
        <w:t>(Finlay, 2002)</w:t>
      </w:r>
      <w:r w:rsidR="00FE4E28">
        <w:fldChar w:fldCharType="end"/>
      </w:r>
      <w:r w:rsidR="00FE4E28">
        <w:t xml:space="preserve"> are necessary to study family life and consumption</w:t>
      </w:r>
      <w:r w:rsidR="003767DB">
        <w:t>,</w:t>
      </w:r>
      <w:r w:rsidR="00FE4E28">
        <w:t xml:space="preserve"> as well as to grasp the ‘we’ that </w:t>
      </w:r>
      <w:r w:rsidR="003767DB">
        <w:t xml:space="preserve">is </w:t>
      </w:r>
      <w:r w:rsidR="00FE4E28">
        <w:t>generate</w:t>
      </w:r>
      <w:r w:rsidR="003767DB">
        <w:t>d</w:t>
      </w:r>
      <w:r w:rsidR="00FE4E28">
        <w:t xml:space="preserve"> in the field. Reflexivity contributes to produc</w:t>
      </w:r>
      <w:r w:rsidR="003767DB">
        <w:t>ing</w:t>
      </w:r>
      <w:r w:rsidR="00FE4E28">
        <w:t xml:space="preserve"> better data on family consumption, but also account</w:t>
      </w:r>
      <w:r w:rsidR="003767DB">
        <w:t>ing</w:t>
      </w:r>
      <w:r w:rsidR="00FE4E28">
        <w:t xml:space="preserve"> for the real collective in which th</w:t>
      </w:r>
      <w:r w:rsidR="003767DB">
        <w:t>is</w:t>
      </w:r>
      <w:r w:rsidR="00FE4E28">
        <w:t xml:space="preserve"> data </w:t>
      </w:r>
      <w:r w:rsidR="003767DB">
        <w:t>is</w:t>
      </w:r>
      <w:r w:rsidR="00FE4E28">
        <w:t xml:space="preserve"> produced: the family and the researcher. </w:t>
      </w:r>
      <w:r>
        <w:t xml:space="preserve">We recommend researchers working in the field to be mindful of such dilemmas and work through them to gain richer understanding of the family practice. Given the reflexive nature of our insights, we believe such an approach can be applied to a wide range of marketing research, </w:t>
      </w:r>
      <w:r>
        <w:lastRenderedPageBreak/>
        <w:t xml:space="preserve">improving the recognition of underlying assumptions and the criticality of inductive consumer research. </w:t>
      </w:r>
      <w:r w:rsidR="000B4C11">
        <w:t>Nevertheless, w</w:t>
      </w:r>
      <w:r w:rsidR="006F3DE6">
        <w:t xml:space="preserve">hile providing some useful insights, this paper has some limitations. </w:t>
      </w:r>
      <w:r w:rsidR="00630404">
        <w:t xml:space="preserve">First, </w:t>
      </w:r>
      <w:r w:rsidR="00EB6FE0">
        <w:t>we did not evaluate how two methodologies within the same research context can provide different data, but we provided a close-up interpretation of accounts from two projects on family consumption. Thus, r</w:t>
      </w:r>
      <w:r w:rsidR="00725AF3">
        <w:t xml:space="preserve">ather than offering an evaluation of pros and cons, we focused on </w:t>
      </w:r>
      <w:r w:rsidR="009E6F5A">
        <w:t>challenges</w:t>
      </w:r>
      <w:r w:rsidR="00725AF3">
        <w:t xml:space="preserve">, ethical implications and </w:t>
      </w:r>
      <w:r w:rsidR="00EC3856">
        <w:t>potential solutions</w:t>
      </w:r>
      <w:r w:rsidR="00725AF3">
        <w:t xml:space="preserve">. </w:t>
      </w:r>
      <w:bookmarkStart w:id="0" w:name="_GoBack"/>
      <w:bookmarkEnd w:id="0"/>
    </w:p>
    <w:p w14:paraId="7A9DF4B5" w14:textId="469308A8" w:rsidR="00C53250" w:rsidRPr="0047535B" w:rsidRDefault="00C53250" w:rsidP="0047535B">
      <w:pPr>
        <w:pStyle w:val="Heading1"/>
      </w:pPr>
      <w:r w:rsidRPr="0047535B">
        <w:t>References</w:t>
      </w:r>
    </w:p>
    <w:p w14:paraId="11BFEE80" w14:textId="28830D02" w:rsidR="00CF22CA" w:rsidRDefault="00CF22CA" w:rsidP="00DD4EBD">
      <w:pPr>
        <w:jc w:val="both"/>
      </w:pPr>
    </w:p>
    <w:p w14:paraId="4696BE39" w14:textId="7537F15C" w:rsidR="00CF22CA" w:rsidRDefault="00CF22CA" w:rsidP="00ED4E3E">
      <w:pPr>
        <w:jc w:val="both"/>
      </w:pPr>
      <w:r w:rsidRPr="00CF22CA">
        <w:t>Abell, J., Locke, A., Condor, S., Gibson, S., &amp; Stevenson, C. (2006). Trying similarity, doing difference: the role of interviewer self-disclosure in interview talk with young people. </w:t>
      </w:r>
      <w:r w:rsidRPr="00CF22CA">
        <w:rPr>
          <w:i/>
          <w:iCs/>
        </w:rPr>
        <w:t>Qualitative Research</w:t>
      </w:r>
      <w:r w:rsidRPr="00CF22CA">
        <w:t>, </w:t>
      </w:r>
      <w:r w:rsidRPr="00CF22CA">
        <w:rPr>
          <w:i/>
          <w:iCs/>
        </w:rPr>
        <w:t>6</w:t>
      </w:r>
      <w:r w:rsidRPr="00CF22CA">
        <w:t>(2), 221-244.</w:t>
      </w:r>
    </w:p>
    <w:p w14:paraId="5C5C419D" w14:textId="77777777" w:rsidR="00C53250" w:rsidRDefault="00C53250" w:rsidP="00ED4E3E">
      <w:pPr>
        <w:jc w:val="both"/>
      </w:pPr>
    </w:p>
    <w:p w14:paraId="5A4E14E0" w14:textId="2433CF32" w:rsidR="00C53250" w:rsidRDefault="00C53250" w:rsidP="00ED4E3E">
      <w:pPr>
        <w:jc w:val="both"/>
      </w:pPr>
      <w:proofErr w:type="spellStart"/>
      <w:r w:rsidRPr="00492164">
        <w:t>Arnould</w:t>
      </w:r>
      <w:proofErr w:type="spellEnd"/>
      <w:r w:rsidRPr="00492164">
        <w:t>, E. J. (1998). Daring consumer-oriented ethnography, in</w:t>
      </w:r>
      <w:r w:rsidR="00E0792A">
        <w:t xml:space="preserve"> Stern</w:t>
      </w:r>
      <w:r w:rsidR="002C1883">
        <w:t>, B.</w:t>
      </w:r>
      <w:r w:rsidR="00E0792A">
        <w:t xml:space="preserve"> (Ed.)</w:t>
      </w:r>
      <w:r w:rsidRPr="00492164">
        <w:t xml:space="preserve"> </w:t>
      </w:r>
      <w:r w:rsidRPr="00492164">
        <w:rPr>
          <w:i/>
          <w:iCs/>
        </w:rPr>
        <w:t>Representing consumers: Voices, views and visions</w:t>
      </w:r>
      <w:r w:rsidRPr="00492164">
        <w:t>, 85-126. London: Routledge.</w:t>
      </w:r>
    </w:p>
    <w:p w14:paraId="511A6932" w14:textId="7D4284B8" w:rsidR="00227383" w:rsidRDefault="00227383" w:rsidP="00ED4E3E">
      <w:pPr>
        <w:jc w:val="both"/>
      </w:pPr>
    </w:p>
    <w:p w14:paraId="0F7D7B4C" w14:textId="48E561D2" w:rsidR="00227383" w:rsidRPr="00227383" w:rsidRDefault="00227383" w:rsidP="00227383">
      <w:pPr>
        <w:jc w:val="both"/>
      </w:pPr>
      <w:r w:rsidRPr="00227383">
        <w:t xml:space="preserve">Bahn, S., &amp; </w:t>
      </w:r>
      <w:proofErr w:type="spellStart"/>
      <w:r w:rsidRPr="00227383">
        <w:t>Weatherill</w:t>
      </w:r>
      <w:proofErr w:type="spellEnd"/>
      <w:r w:rsidRPr="00227383">
        <w:t>, P. (2013). Qualitative social research: a risky business when it comes to collecting ‘sensitive’</w:t>
      </w:r>
      <w:r w:rsidR="00FE4E28">
        <w:t xml:space="preserve"> </w:t>
      </w:r>
      <w:r w:rsidRPr="00227383">
        <w:t>data. </w:t>
      </w:r>
      <w:r w:rsidRPr="00227383">
        <w:rPr>
          <w:i/>
          <w:iCs/>
        </w:rPr>
        <w:t>Qualitative Research</w:t>
      </w:r>
      <w:r w:rsidRPr="00227383">
        <w:t>, </w:t>
      </w:r>
      <w:r w:rsidRPr="00227383">
        <w:rPr>
          <w:i/>
          <w:iCs/>
        </w:rPr>
        <w:t>13</w:t>
      </w:r>
      <w:r w:rsidRPr="00227383">
        <w:t>(1), 19-35.</w:t>
      </w:r>
    </w:p>
    <w:p w14:paraId="70FC94EF" w14:textId="44CF5545" w:rsidR="004B0611" w:rsidRDefault="004B0611" w:rsidP="00ED4E3E">
      <w:pPr>
        <w:jc w:val="both"/>
      </w:pPr>
    </w:p>
    <w:p w14:paraId="11F1F814" w14:textId="7EB70CFB" w:rsidR="00C437FA" w:rsidRDefault="004B0611" w:rsidP="00ED4E3E">
      <w:pPr>
        <w:jc w:val="both"/>
      </w:pPr>
      <w:r>
        <w:t>Behar, R. (199</w:t>
      </w:r>
      <w:r w:rsidR="00C05539">
        <w:t>6</w:t>
      </w:r>
      <w:r>
        <w:t xml:space="preserve">). </w:t>
      </w:r>
      <w:r w:rsidRPr="00DD4EBD">
        <w:rPr>
          <w:i/>
        </w:rPr>
        <w:t>The Vulnerable Observer: Anthropology that Breaks Your Heart</w:t>
      </w:r>
      <w:r>
        <w:rPr>
          <w:i/>
        </w:rPr>
        <w:t>.</w:t>
      </w:r>
      <w:r>
        <w:t xml:space="preserve"> Boston: Beacon Press.</w:t>
      </w:r>
    </w:p>
    <w:p w14:paraId="09F1CEF4" w14:textId="77777777" w:rsidR="00C437FA" w:rsidRDefault="00C437FA" w:rsidP="00ED4E3E">
      <w:pPr>
        <w:jc w:val="both"/>
      </w:pPr>
    </w:p>
    <w:p w14:paraId="61071DF8" w14:textId="396153F7" w:rsidR="004B0611" w:rsidRDefault="00C437FA" w:rsidP="00ED4E3E">
      <w:pPr>
        <w:jc w:val="both"/>
      </w:pPr>
      <w:r w:rsidRPr="00C437FA">
        <w:t>Berger, R. (2015)</w:t>
      </w:r>
      <w:r w:rsidR="008E1CB9">
        <w:t>.</w:t>
      </w:r>
      <w:r w:rsidRPr="00C437FA">
        <w:t xml:space="preserve"> Now I see it, now I don’t: researcher’s position and reflexivity in qualitative research. </w:t>
      </w:r>
      <w:r w:rsidRPr="00FB4FEE">
        <w:rPr>
          <w:i/>
        </w:rPr>
        <w:t>Qualitative Research</w:t>
      </w:r>
      <w:r>
        <w:t>.</w:t>
      </w:r>
      <w:r w:rsidRPr="00FB4FEE">
        <w:rPr>
          <w:i/>
        </w:rPr>
        <w:t xml:space="preserve"> 15</w:t>
      </w:r>
      <w:r w:rsidRPr="00C437FA">
        <w:t xml:space="preserve"> (2), 219–234.</w:t>
      </w:r>
    </w:p>
    <w:p w14:paraId="19DEB459" w14:textId="77777777" w:rsidR="00C437FA" w:rsidRDefault="00C437FA" w:rsidP="00ED4E3E">
      <w:pPr>
        <w:jc w:val="both"/>
      </w:pPr>
    </w:p>
    <w:p w14:paraId="0C3A9845" w14:textId="48A2AD54" w:rsidR="00CC0B60" w:rsidRDefault="001E0A1C" w:rsidP="00ED4E3E">
      <w:pPr>
        <w:jc w:val="both"/>
      </w:pPr>
      <w:r w:rsidRPr="001E0A1C">
        <w:t xml:space="preserve">Bettany, </w:t>
      </w:r>
      <w:r>
        <w:t xml:space="preserve">S. &amp; </w:t>
      </w:r>
      <w:proofErr w:type="spellStart"/>
      <w:r>
        <w:t>Woodruffe</w:t>
      </w:r>
      <w:proofErr w:type="spellEnd"/>
      <w:r>
        <w:t>-Burton, H. (2009</w:t>
      </w:r>
      <w:r w:rsidR="008E1CB9">
        <w:t>)</w:t>
      </w:r>
      <w:r>
        <w:t>. Working the limits of method: T</w:t>
      </w:r>
      <w:r w:rsidRPr="001E0A1C">
        <w:t xml:space="preserve">he possibilities of critical reflexive practice in marketing and consumer research. </w:t>
      </w:r>
      <w:r w:rsidRPr="00FB4FEE">
        <w:rPr>
          <w:i/>
        </w:rPr>
        <w:t>Journal of Marketing Management</w:t>
      </w:r>
      <w:r>
        <w:t xml:space="preserve">. </w:t>
      </w:r>
      <w:r w:rsidRPr="001E0A1C">
        <w:t xml:space="preserve"> </w:t>
      </w:r>
      <w:r w:rsidRPr="00FB4FEE">
        <w:rPr>
          <w:i/>
        </w:rPr>
        <w:t>25</w:t>
      </w:r>
      <w:r w:rsidRPr="001E0A1C">
        <w:t xml:space="preserve"> (7–8), 661–679.</w:t>
      </w:r>
    </w:p>
    <w:p w14:paraId="23E0471C" w14:textId="6E14BD9C" w:rsidR="00D5714E" w:rsidRDefault="00D5714E" w:rsidP="00ED4E3E">
      <w:pPr>
        <w:jc w:val="both"/>
      </w:pPr>
    </w:p>
    <w:p w14:paraId="2CBAEB9B" w14:textId="3D12117C" w:rsidR="00D5714E" w:rsidRPr="00FB4FEE" w:rsidRDefault="00D5714E" w:rsidP="00ED4E3E">
      <w:pPr>
        <w:jc w:val="both"/>
      </w:pPr>
      <w:r w:rsidRPr="00D5714E">
        <w:t xml:space="preserve">Birch, M., &amp; Miller, T. (2000). Inviting intimacy: The interview as therapeutic opportunity. </w:t>
      </w:r>
      <w:r w:rsidRPr="00912A49">
        <w:rPr>
          <w:i/>
          <w:iCs/>
        </w:rPr>
        <w:t>International Journal of Social Research Methodology</w:t>
      </w:r>
      <w:r w:rsidRPr="00D5714E">
        <w:t xml:space="preserve">, </w:t>
      </w:r>
      <w:r w:rsidRPr="00912A49">
        <w:rPr>
          <w:i/>
          <w:iCs/>
        </w:rPr>
        <w:t>3</w:t>
      </w:r>
      <w:r w:rsidRPr="00D5714E">
        <w:t>(3), 189-202.</w:t>
      </w:r>
    </w:p>
    <w:p w14:paraId="2804C0B9" w14:textId="59623DEA" w:rsidR="00CC0B60" w:rsidRPr="00FB4FEE" w:rsidRDefault="00CC0B60" w:rsidP="00ED4E3E">
      <w:pPr>
        <w:jc w:val="both"/>
      </w:pPr>
    </w:p>
    <w:p w14:paraId="46CDE1A7" w14:textId="199D9038" w:rsidR="00CC0B60" w:rsidRPr="00FB4FEE" w:rsidRDefault="00CC0B60" w:rsidP="00ED4E3E">
      <w:pPr>
        <w:jc w:val="both"/>
      </w:pPr>
      <w:proofErr w:type="spellStart"/>
      <w:r w:rsidRPr="00FB4FEE">
        <w:t>Bott</w:t>
      </w:r>
      <w:proofErr w:type="spellEnd"/>
      <w:r w:rsidRPr="00FB4FEE">
        <w:t>, E. (2010)</w:t>
      </w:r>
      <w:r w:rsidR="00790CEC">
        <w:t>.</w:t>
      </w:r>
      <w:r w:rsidRPr="00FB4FEE">
        <w:t xml:space="preserve"> Favourites and others: Reflexivity and the shaping of subjectivities and data in qualitative research. </w:t>
      </w:r>
      <w:r w:rsidRPr="00FB4FEE">
        <w:rPr>
          <w:i/>
        </w:rPr>
        <w:t>Qualitative Research. 10</w:t>
      </w:r>
      <w:r w:rsidRPr="00FB4FEE">
        <w:t xml:space="preserve"> (2), 159–173.</w:t>
      </w:r>
    </w:p>
    <w:p w14:paraId="0136C6CB" w14:textId="77777777" w:rsidR="00CC0B60" w:rsidRPr="00730F8C" w:rsidRDefault="00CC0B60" w:rsidP="00ED4E3E">
      <w:pPr>
        <w:jc w:val="both"/>
      </w:pPr>
    </w:p>
    <w:p w14:paraId="5A103E2E" w14:textId="4F79EB86" w:rsidR="00C53250" w:rsidRDefault="00C53250" w:rsidP="00ED4E3E">
      <w:pPr>
        <w:jc w:val="both"/>
      </w:pPr>
      <w:proofErr w:type="spellStart"/>
      <w:r w:rsidRPr="00821DB6">
        <w:t>Cappellini</w:t>
      </w:r>
      <w:proofErr w:type="spellEnd"/>
      <w:r w:rsidRPr="00821DB6">
        <w:t xml:space="preserve">, B. </w:t>
      </w:r>
      <w:r w:rsidR="008E6DFD" w:rsidRPr="00821DB6">
        <w:t>&amp;</w:t>
      </w:r>
      <w:r w:rsidRPr="00821DB6">
        <w:t xml:space="preserve"> Parsons, E. (2012). </w:t>
      </w:r>
      <w:r w:rsidRPr="00492164">
        <w:t xml:space="preserve">Sharing the Meal: Food Consumption and Family Identity. </w:t>
      </w:r>
      <w:r w:rsidRPr="00492164">
        <w:rPr>
          <w:i/>
          <w:iCs/>
        </w:rPr>
        <w:t xml:space="preserve">Research in Consumer </w:t>
      </w:r>
      <w:proofErr w:type="spellStart"/>
      <w:r w:rsidRPr="00492164">
        <w:rPr>
          <w:i/>
          <w:iCs/>
        </w:rPr>
        <w:t>Behavior</w:t>
      </w:r>
      <w:proofErr w:type="spellEnd"/>
      <w:r w:rsidRPr="00492164">
        <w:rPr>
          <w:i/>
          <w:iCs/>
        </w:rPr>
        <w:t xml:space="preserve">, 14, </w:t>
      </w:r>
      <w:r w:rsidRPr="00492164">
        <w:t>109-128.</w:t>
      </w:r>
    </w:p>
    <w:p w14:paraId="0CFC49E7" w14:textId="77777777" w:rsidR="00C53250" w:rsidRPr="00492164" w:rsidRDefault="00C53250" w:rsidP="00ED4E3E">
      <w:pPr>
        <w:jc w:val="both"/>
      </w:pPr>
    </w:p>
    <w:p w14:paraId="45ABE980" w14:textId="525B069D" w:rsidR="00C53250" w:rsidRDefault="00C53250" w:rsidP="00ED4E3E">
      <w:pPr>
        <w:jc w:val="both"/>
      </w:pPr>
      <w:r w:rsidRPr="00492164">
        <w:t>Denzin, N. K. (1997). </w:t>
      </w:r>
      <w:r w:rsidRPr="00492164">
        <w:rPr>
          <w:i/>
          <w:iCs/>
        </w:rPr>
        <w:t>Interpretive ethnography: Ethnographic practices for the 21st century</w:t>
      </w:r>
      <w:r w:rsidRPr="00492164">
        <w:t>. CA: Sage.</w:t>
      </w:r>
    </w:p>
    <w:p w14:paraId="091993F9" w14:textId="354E7041" w:rsidR="00D5714E" w:rsidRDefault="00D5714E" w:rsidP="00ED4E3E">
      <w:pPr>
        <w:jc w:val="both"/>
      </w:pPr>
    </w:p>
    <w:p w14:paraId="1D353B51" w14:textId="3F1AEFD4" w:rsidR="00D5714E" w:rsidRDefault="00D5714E" w:rsidP="00ED4E3E">
      <w:pPr>
        <w:jc w:val="both"/>
      </w:pPr>
      <w:r w:rsidRPr="00D5714E">
        <w:t xml:space="preserve">Dickson-Swift, V., James, E. L., </w:t>
      </w:r>
      <w:proofErr w:type="spellStart"/>
      <w:r w:rsidRPr="00D5714E">
        <w:t>Kippen</w:t>
      </w:r>
      <w:proofErr w:type="spellEnd"/>
      <w:r w:rsidRPr="00D5714E">
        <w:t xml:space="preserve">, S., &amp; </w:t>
      </w:r>
      <w:proofErr w:type="spellStart"/>
      <w:r w:rsidRPr="00D5714E">
        <w:t>Liamputtong</w:t>
      </w:r>
      <w:proofErr w:type="spellEnd"/>
      <w:r w:rsidRPr="00D5714E">
        <w:t xml:space="preserve">, P. (2007). Doing sensitive research: what challenges do qualitative researchers face? </w:t>
      </w:r>
      <w:r w:rsidRPr="00912A49">
        <w:rPr>
          <w:i/>
          <w:iCs/>
        </w:rPr>
        <w:t>Qualitative research</w:t>
      </w:r>
      <w:r w:rsidRPr="00D5714E">
        <w:t xml:space="preserve">, </w:t>
      </w:r>
      <w:r w:rsidRPr="00912A49">
        <w:rPr>
          <w:i/>
          <w:iCs/>
        </w:rPr>
        <w:t>7</w:t>
      </w:r>
      <w:r w:rsidRPr="00D5714E">
        <w:t>(3), 327-353.</w:t>
      </w:r>
    </w:p>
    <w:p w14:paraId="44E533B0" w14:textId="27FCB936" w:rsidR="00227383" w:rsidRDefault="00227383" w:rsidP="00ED4E3E">
      <w:pPr>
        <w:jc w:val="both"/>
      </w:pPr>
    </w:p>
    <w:p w14:paraId="43FCCA4C" w14:textId="77777777" w:rsidR="00227383" w:rsidRPr="00227383" w:rsidRDefault="00227383" w:rsidP="00227383">
      <w:pPr>
        <w:jc w:val="both"/>
      </w:pPr>
      <w:r w:rsidRPr="00227383">
        <w:t xml:space="preserve">Dickson-Swift, V., James, E. L., </w:t>
      </w:r>
      <w:proofErr w:type="spellStart"/>
      <w:r w:rsidRPr="00227383">
        <w:t>Kippen</w:t>
      </w:r>
      <w:proofErr w:type="spellEnd"/>
      <w:r w:rsidRPr="00227383">
        <w:t xml:space="preserve">, S., &amp; </w:t>
      </w:r>
      <w:proofErr w:type="spellStart"/>
      <w:r w:rsidRPr="00227383">
        <w:t>Liamputtong</w:t>
      </w:r>
      <w:proofErr w:type="spellEnd"/>
      <w:r w:rsidRPr="00227383">
        <w:t>, P. (2009). Researching sensitive topics: Qualitative research as emotion work. </w:t>
      </w:r>
      <w:r w:rsidRPr="00227383">
        <w:rPr>
          <w:i/>
          <w:iCs/>
        </w:rPr>
        <w:t>Qualitative research</w:t>
      </w:r>
      <w:r w:rsidRPr="00227383">
        <w:t>, </w:t>
      </w:r>
      <w:r w:rsidRPr="00227383">
        <w:rPr>
          <w:i/>
          <w:iCs/>
        </w:rPr>
        <w:t>9</w:t>
      </w:r>
      <w:r w:rsidRPr="00227383">
        <w:t>(1), 61-79.</w:t>
      </w:r>
    </w:p>
    <w:p w14:paraId="0F0C349F" w14:textId="624B7367" w:rsidR="00ED4E3E" w:rsidRDefault="00ED4E3E" w:rsidP="00ED4E3E">
      <w:pPr>
        <w:jc w:val="both"/>
      </w:pPr>
    </w:p>
    <w:p w14:paraId="0D80FAE0" w14:textId="134D54B7" w:rsidR="00ED4E3E" w:rsidRPr="00ED4E3E" w:rsidRDefault="00ED4E3E" w:rsidP="00ED4E3E">
      <w:pPr>
        <w:jc w:val="both"/>
      </w:pPr>
      <w:r w:rsidRPr="00ED4E3E">
        <w:t>Downey, H., Hamilton, K., &amp; Catterall, M. (2007). Researching vulnerability: what about the researcher? </w:t>
      </w:r>
      <w:r w:rsidRPr="00ED4E3E">
        <w:rPr>
          <w:i/>
          <w:iCs/>
        </w:rPr>
        <w:t>European Journal of Marketing</w:t>
      </w:r>
      <w:r w:rsidRPr="00ED4E3E">
        <w:t>, </w:t>
      </w:r>
      <w:r w:rsidRPr="00ED4E3E">
        <w:rPr>
          <w:i/>
          <w:iCs/>
        </w:rPr>
        <w:t>41</w:t>
      </w:r>
      <w:r w:rsidRPr="00ED4E3E">
        <w:t>(7/8), 734-739.</w:t>
      </w:r>
    </w:p>
    <w:p w14:paraId="0A6641A8" w14:textId="77777777" w:rsidR="00C53250" w:rsidRPr="00492164" w:rsidRDefault="00C53250" w:rsidP="00ED4E3E">
      <w:pPr>
        <w:jc w:val="both"/>
      </w:pPr>
    </w:p>
    <w:p w14:paraId="0FF16F80" w14:textId="77777777" w:rsidR="00C53250" w:rsidRPr="00492164" w:rsidRDefault="00C53250" w:rsidP="00ED4E3E">
      <w:pPr>
        <w:jc w:val="both"/>
      </w:pPr>
      <w:r w:rsidRPr="00492164">
        <w:lastRenderedPageBreak/>
        <w:t>Duncombe, J., &amp; Jessop, J. (2002). </w:t>
      </w:r>
      <w:r w:rsidRPr="00492164">
        <w:rPr>
          <w:iCs/>
        </w:rPr>
        <w:t>‘Doing Rapport’ and the Ethics of ‘faking Friendship’</w:t>
      </w:r>
      <w:r w:rsidRPr="00492164">
        <w:t xml:space="preserve">. </w:t>
      </w:r>
    </w:p>
    <w:p w14:paraId="3C4F2E15" w14:textId="2AE69A8E" w:rsidR="00C53250" w:rsidRPr="00912A49" w:rsidRDefault="00C53250" w:rsidP="00ED4E3E">
      <w:pPr>
        <w:jc w:val="both"/>
      </w:pPr>
      <w:r w:rsidRPr="00492164">
        <w:t>In</w:t>
      </w:r>
      <w:r w:rsidR="002C1883">
        <w:t xml:space="preserve"> </w:t>
      </w:r>
      <w:proofErr w:type="spellStart"/>
      <w:r w:rsidR="00E0792A">
        <w:t>Muthner</w:t>
      </w:r>
      <w:proofErr w:type="spellEnd"/>
      <w:r w:rsidR="00E0792A">
        <w:t>,</w:t>
      </w:r>
      <w:r w:rsidR="002C1883">
        <w:t xml:space="preserve"> M.,</w:t>
      </w:r>
      <w:r w:rsidR="00E0792A">
        <w:t xml:space="preserve"> Birch,</w:t>
      </w:r>
      <w:r w:rsidR="002C1883">
        <w:t xml:space="preserve"> M.,</w:t>
      </w:r>
      <w:r w:rsidR="00E0792A">
        <w:t xml:space="preserve"> Jessop,</w:t>
      </w:r>
      <w:r w:rsidR="002C1883">
        <w:t xml:space="preserve"> J.</w:t>
      </w:r>
      <w:r w:rsidR="00E0792A">
        <w:t xml:space="preserve"> &amp; Miller</w:t>
      </w:r>
      <w:r w:rsidR="002C1883">
        <w:t xml:space="preserve"> T.</w:t>
      </w:r>
      <w:r w:rsidR="00E0792A">
        <w:t xml:space="preserve"> (Ed.)</w:t>
      </w:r>
      <w:r w:rsidRPr="00492164">
        <w:t xml:space="preserve"> </w:t>
      </w:r>
      <w:r w:rsidRPr="00492164">
        <w:rPr>
          <w:i/>
        </w:rPr>
        <w:t>Ethics in qualitative research</w:t>
      </w:r>
      <w:r w:rsidRPr="00492164">
        <w:t xml:space="preserve">, 107-122. </w:t>
      </w:r>
      <w:r w:rsidRPr="00912A49">
        <w:t>London: Sage.</w:t>
      </w:r>
    </w:p>
    <w:p w14:paraId="380C2045" w14:textId="759F0F2E" w:rsidR="0062714B" w:rsidRPr="00912A49" w:rsidRDefault="0062714B" w:rsidP="00ED4E3E">
      <w:pPr>
        <w:jc w:val="both"/>
      </w:pPr>
    </w:p>
    <w:p w14:paraId="0A60971E" w14:textId="4D7E6D59" w:rsidR="0062714B" w:rsidRDefault="0062714B" w:rsidP="00ED4E3E">
      <w:pPr>
        <w:jc w:val="both"/>
      </w:pPr>
      <w:proofErr w:type="spellStart"/>
      <w:r w:rsidRPr="00DD4EBD">
        <w:rPr>
          <w:lang w:val="it-IT"/>
        </w:rPr>
        <w:t>Edirisingha</w:t>
      </w:r>
      <w:proofErr w:type="spellEnd"/>
      <w:r w:rsidRPr="00DD4EBD">
        <w:rPr>
          <w:lang w:val="it-IT"/>
        </w:rPr>
        <w:t xml:space="preserve">, P. A., </w:t>
      </w:r>
      <w:proofErr w:type="spellStart"/>
      <w:r w:rsidRPr="00DD4EBD">
        <w:rPr>
          <w:lang w:val="it-IT"/>
        </w:rPr>
        <w:t>Abarashi</w:t>
      </w:r>
      <w:proofErr w:type="spellEnd"/>
      <w:r w:rsidRPr="00DD4EBD">
        <w:rPr>
          <w:lang w:val="it-IT"/>
        </w:rPr>
        <w:t xml:space="preserve">, J., Ferguson, S., &amp; Aitken, R. (2017). </w:t>
      </w:r>
      <w:r w:rsidRPr="0062714B">
        <w:t>From “participant” to “friend”: the role of Facebook engagement in ethnographic research. </w:t>
      </w:r>
      <w:r w:rsidRPr="0062714B">
        <w:rPr>
          <w:i/>
          <w:iCs/>
        </w:rPr>
        <w:t>Qualitative Market Research: An International Journal</w:t>
      </w:r>
      <w:r w:rsidRPr="0062714B">
        <w:t>, </w:t>
      </w:r>
      <w:r w:rsidRPr="0062714B">
        <w:rPr>
          <w:i/>
          <w:iCs/>
        </w:rPr>
        <w:t>20</w:t>
      </w:r>
      <w:r w:rsidRPr="0062714B">
        <w:t>(4), 416-434.</w:t>
      </w:r>
    </w:p>
    <w:p w14:paraId="0635CC79" w14:textId="17CD4250" w:rsidR="00D5714E" w:rsidRDefault="00D5714E" w:rsidP="00ED4E3E">
      <w:pPr>
        <w:jc w:val="both"/>
      </w:pPr>
    </w:p>
    <w:p w14:paraId="3875C1FB" w14:textId="6009721B" w:rsidR="00D5714E" w:rsidRPr="00C12185" w:rsidRDefault="00D5714E" w:rsidP="00ED4E3E">
      <w:pPr>
        <w:jc w:val="both"/>
      </w:pPr>
      <w:r w:rsidRPr="00D5714E">
        <w:t xml:space="preserve">Edwards, R., &amp; </w:t>
      </w:r>
      <w:proofErr w:type="spellStart"/>
      <w:r w:rsidRPr="00D5714E">
        <w:t>Mauthner</w:t>
      </w:r>
      <w:proofErr w:type="spellEnd"/>
      <w:r w:rsidRPr="00D5714E">
        <w:t xml:space="preserve">, M. (2002). Ethics and feminist research: Theory and practice. </w:t>
      </w:r>
      <w:r w:rsidRPr="00492164">
        <w:t>In</w:t>
      </w:r>
      <w:r>
        <w:t xml:space="preserve"> </w:t>
      </w:r>
      <w:proofErr w:type="spellStart"/>
      <w:r>
        <w:t>Muthner</w:t>
      </w:r>
      <w:proofErr w:type="spellEnd"/>
      <w:r>
        <w:t>, M., Birch, M., Jessop, J. &amp; Miller T. (Ed.)</w:t>
      </w:r>
      <w:r w:rsidRPr="00492164">
        <w:t xml:space="preserve"> </w:t>
      </w:r>
      <w:r w:rsidRPr="00492164">
        <w:rPr>
          <w:i/>
        </w:rPr>
        <w:t>Ethics in qualitative research</w:t>
      </w:r>
      <w:r w:rsidRPr="00492164">
        <w:t>, 1</w:t>
      </w:r>
      <w:r>
        <w:t>4-31</w:t>
      </w:r>
      <w:r w:rsidRPr="00492164">
        <w:t xml:space="preserve">. </w:t>
      </w:r>
      <w:r w:rsidRPr="00912A49">
        <w:t>London: Sage.</w:t>
      </w:r>
    </w:p>
    <w:p w14:paraId="54C38D0E" w14:textId="20E3CDE6" w:rsidR="00C53250" w:rsidRPr="00492164" w:rsidRDefault="00C53250" w:rsidP="00ED4E3E">
      <w:pPr>
        <w:jc w:val="both"/>
        <w:rPr>
          <w:lang w:val="en-US"/>
        </w:rPr>
      </w:pPr>
    </w:p>
    <w:p w14:paraId="5C6556CF" w14:textId="6511BE55" w:rsidR="00C53250" w:rsidRDefault="00C53250" w:rsidP="00ED4E3E">
      <w:pPr>
        <w:jc w:val="both"/>
      </w:pPr>
      <w:r w:rsidRPr="00492164">
        <w:t>Epp, A. M., &amp; Price, L. L. (2008). Family identity: A framework of identity interplay in consumption practices. </w:t>
      </w:r>
      <w:r w:rsidRPr="00492164">
        <w:rPr>
          <w:i/>
          <w:iCs/>
        </w:rPr>
        <w:t>Journal of Consumer Research</w:t>
      </w:r>
      <w:r w:rsidRPr="00492164">
        <w:t>, </w:t>
      </w:r>
      <w:r w:rsidRPr="00492164">
        <w:rPr>
          <w:i/>
          <w:iCs/>
        </w:rPr>
        <w:t>35</w:t>
      </w:r>
      <w:r w:rsidRPr="00492164">
        <w:t>(1), 50-70.</w:t>
      </w:r>
    </w:p>
    <w:p w14:paraId="0FA06650" w14:textId="1781D159" w:rsidR="00592E6E" w:rsidRDefault="00592E6E" w:rsidP="00ED4E3E">
      <w:pPr>
        <w:jc w:val="both"/>
      </w:pPr>
    </w:p>
    <w:p w14:paraId="6A490557" w14:textId="2E0EDA43" w:rsidR="00592E6E" w:rsidRDefault="00592E6E" w:rsidP="00ED4E3E">
      <w:pPr>
        <w:jc w:val="both"/>
      </w:pPr>
      <w:r w:rsidRPr="00592E6E">
        <w:t xml:space="preserve">Etherington, K. (2007). Ethical research in reflexive relationships. </w:t>
      </w:r>
      <w:r w:rsidRPr="00ED4E3E">
        <w:rPr>
          <w:i/>
          <w:iCs/>
        </w:rPr>
        <w:t>Qualitative inquiry</w:t>
      </w:r>
      <w:r w:rsidRPr="00592E6E">
        <w:t xml:space="preserve">, </w:t>
      </w:r>
      <w:r w:rsidRPr="00ED4E3E">
        <w:rPr>
          <w:i/>
          <w:iCs/>
        </w:rPr>
        <w:t>13</w:t>
      </w:r>
      <w:r w:rsidRPr="00592E6E">
        <w:t>(5), 599-616.</w:t>
      </w:r>
    </w:p>
    <w:p w14:paraId="0AD816DB" w14:textId="1EF19339" w:rsidR="00333070" w:rsidRDefault="00333070" w:rsidP="00ED4E3E">
      <w:pPr>
        <w:jc w:val="both"/>
      </w:pPr>
    </w:p>
    <w:p w14:paraId="34A9A602" w14:textId="4BA46F34" w:rsidR="00333070" w:rsidRDefault="00333070" w:rsidP="00ED4E3E">
      <w:pPr>
        <w:jc w:val="both"/>
      </w:pPr>
      <w:r w:rsidRPr="00333070">
        <w:t>Finch, J. (2007). Displaying families. </w:t>
      </w:r>
      <w:r w:rsidRPr="00333070">
        <w:rPr>
          <w:i/>
          <w:iCs/>
        </w:rPr>
        <w:t>Sociology</w:t>
      </w:r>
      <w:r w:rsidRPr="00333070">
        <w:t>, </w:t>
      </w:r>
      <w:r w:rsidRPr="00333070">
        <w:rPr>
          <w:i/>
          <w:iCs/>
        </w:rPr>
        <w:t>41</w:t>
      </w:r>
      <w:r w:rsidRPr="00333070">
        <w:t>(1), 65-81.</w:t>
      </w:r>
    </w:p>
    <w:p w14:paraId="03B1283B" w14:textId="5FEF1B4D" w:rsidR="00B247D0" w:rsidRDefault="00B247D0" w:rsidP="00ED4E3E">
      <w:pPr>
        <w:jc w:val="both"/>
      </w:pPr>
    </w:p>
    <w:p w14:paraId="72F74F95" w14:textId="639D48EE" w:rsidR="00B247D0" w:rsidRDefault="00B247D0" w:rsidP="00ED4E3E">
      <w:pPr>
        <w:jc w:val="both"/>
      </w:pPr>
      <w:r w:rsidRPr="00B247D0">
        <w:t>Finlay, L. (2002). “Outing” the researcher: The provenance, process, and practice of reflexivity. </w:t>
      </w:r>
      <w:r w:rsidRPr="00B247D0">
        <w:rPr>
          <w:i/>
          <w:iCs/>
        </w:rPr>
        <w:t>Qualitative health research</w:t>
      </w:r>
      <w:r w:rsidRPr="00B247D0">
        <w:t>, </w:t>
      </w:r>
      <w:r w:rsidRPr="00B247D0">
        <w:rPr>
          <w:i/>
          <w:iCs/>
        </w:rPr>
        <w:t>12</w:t>
      </w:r>
      <w:r w:rsidRPr="00B247D0">
        <w:t>(4), 531-545.</w:t>
      </w:r>
    </w:p>
    <w:p w14:paraId="36C0305F" w14:textId="77777777" w:rsidR="00C53250" w:rsidRPr="00492164" w:rsidRDefault="00C53250" w:rsidP="00ED4E3E">
      <w:pPr>
        <w:jc w:val="both"/>
      </w:pPr>
    </w:p>
    <w:p w14:paraId="060C78F1" w14:textId="18B7AC93" w:rsidR="00C53250" w:rsidRPr="00492164" w:rsidRDefault="00C53250" w:rsidP="00ED4E3E">
      <w:pPr>
        <w:jc w:val="both"/>
      </w:pPr>
      <w:r w:rsidRPr="00492164">
        <w:t>Gilbert, K. (2000). </w:t>
      </w:r>
      <w:r w:rsidRPr="00492164">
        <w:rPr>
          <w:i/>
          <w:iCs/>
        </w:rPr>
        <w:t>The emotional nature of qualitative research</w:t>
      </w:r>
      <w:r w:rsidRPr="00492164">
        <w:t>. FL: CRC Press.</w:t>
      </w:r>
    </w:p>
    <w:p w14:paraId="27887385" w14:textId="77777777" w:rsidR="00C53250" w:rsidRPr="00492164" w:rsidRDefault="00C53250" w:rsidP="00ED4E3E">
      <w:pPr>
        <w:jc w:val="both"/>
      </w:pPr>
    </w:p>
    <w:p w14:paraId="38C4711C" w14:textId="77777777" w:rsidR="00C53250" w:rsidRPr="00492164" w:rsidRDefault="00C53250" w:rsidP="00ED4E3E">
      <w:pPr>
        <w:jc w:val="both"/>
      </w:pPr>
      <w:r w:rsidRPr="00492164">
        <w:t xml:space="preserve">Goffman, E. (1959). </w:t>
      </w:r>
      <w:r w:rsidRPr="00492164">
        <w:rPr>
          <w:i/>
        </w:rPr>
        <w:t>Presentation of self in everyday life</w:t>
      </w:r>
      <w:r w:rsidRPr="00492164">
        <w:t>. NY: Doubleday Anchor Books.</w:t>
      </w:r>
    </w:p>
    <w:p w14:paraId="562ECBFE" w14:textId="1CB7AC50" w:rsidR="0055495A" w:rsidRDefault="00C437FA" w:rsidP="00ED4E3E">
      <w:pPr>
        <w:pStyle w:val="NormalWeb"/>
        <w:jc w:val="both"/>
      </w:pPr>
      <w:r>
        <w:t xml:space="preserve">Guillemin, M. &amp; Gillam, L. (2004) Ethics, reflexivity, and ‘Ethically important moments’ in research. </w:t>
      </w:r>
      <w:r>
        <w:rPr>
          <w:i/>
          <w:iCs/>
        </w:rPr>
        <w:t>Qualitative Inquiry</w:t>
      </w:r>
      <w:r w:rsidR="0055495A">
        <w:t>,</w:t>
      </w:r>
      <w:r>
        <w:t xml:space="preserve"> </w:t>
      </w:r>
      <w:r>
        <w:rPr>
          <w:i/>
        </w:rPr>
        <w:t>10</w:t>
      </w:r>
      <w:r>
        <w:t xml:space="preserve"> (2), 261–280</w:t>
      </w:r>
      <w:r w:rsidR="0055495A">
        <w:t>.</w:t>
      </w:r>
    </w:p>
    <w:p w14:paraId="32418084" w14:textId="22F8A510" w:rsidR="00ED4E3E" w:rsidRDefault="0055495A" w:rsidP="00ED4E3E">
      <w:pPr>
        <w:pStyle w:val="NormalWeb"/>
        <w:jc w:val="both"/>
      </w:pPr>
      <w:proofErr w:type="spellStart"/>
      <w:r w:rsidRPr="0055495A">
        <w:t>Gummesson</w:t>
      </w:r>
      <w:proofErr w:type="spellEnd"/>
      <w:r w:rsidRPr="0055495A">
        <w:t xml:space="preserve">, E. (2007). Access to reality: observations on observational methods. </w:t>
      </w:r>
      <w:r w:rsidRPr="0055495A">
        <w:rPr>
          <w:i/>
          <w:iCs/>
        </w:rPr>
        <w:t>Qualitative Market Research: An International Journal</w:t>
      </w:r>
      <w:r>
        <w:t>, 10 (2), 130-134.</w:t>
      </w:r>
    </w:p>
    <w:p w14:paraId="1D18CE98" w14:textId="1675B7F1" w:rsidR="00ED4E3E" w:rsidRDefault="00ED4E3E" w:rsidP="00ED4E3E">
      <w:pPr>
        <w:pStyle w:val="NormalWeb"/>
        <w:jc w:val="both"/>
      </w:pPr>
      <w:r w:rsidRPr="00ED4E3E">
        <w:t xml:space="preserve">Hammersley, M., &amp; Atkinson, P. (2007). </w:t>
      </w:r>
      <w:r w:rsidRPr="00ED4E3E">
        <w:rPr>
          <w:i/>
          <w:iCs/>
        </w:rPr>
        <w:t>Ethnography: Principles in practice</w:t>
      </w:r>
      <w:r w:rsidRPr="00ED4E3E">
        <w:t xml:space="preserve">. </w:t>
      </w:r>
      <w:r>
        <w:t xml:space="preserve">London: </w:t>
      </w:r>
      <w:r w:rsidRPr="00ED4E3E">
        <w:t>Routledge.</w:t>
      </w:r>
    </w:p>
    <w:p w14:paraId="34191AD1" w14:textId="5C551CA5" w:rsidR="0062714B" w:rsidRDefault="0062714B" w:rsidP="00ED4E3E">
      <w:pPr>
        <w:jc w:val="both"/>
      </w:pPr>
      <w:r w:rsidRPr="0062714B">
        <w:t xml:space="preserve">Harman, V., &amp; </w:t>
      </w:r>
      <w:proofErr w:type="spellStart"/>
      <w:r w:rsidRPr="0062714B">
        <w:t>Cappellini</w:t>
      </w:r>
      <w:proofErr w:type="spellEnd"/>
      <w:r w:rsidRPr="0062714B">
        <w:t>, B. (2015). Mothers on display: Lunchboxes, social class and moral accountability. </w:t>
      </w:r>
      <w:r w:rsidRPr="0062714B">
        <w:rPr>
          <w:i/>
          <w:iCs/>
        </w:rPr>
        <w:t>Sociology</w:t>
      </w:r>
      <w:r w:rsidRPr="0062714B">
        <w:t>, </w:t>
      </w:r>
      <w:r w:rsidRPr="0062714B">
        <w:rPr>
          <w:i/>
          <w:iCs/>
        </w:rPr>
        <w:t>49</w:t>
      </w:r>
      <w:r w:rsidRPr="0062714B">
        <w:t>(4), 764-781.</w:t>
      </w:r>
    </w:p>
    <w:p w14:paraId="4838C699" w14:textId="4527C18F" w:rsidR="00333070" w:rsidRDefault="00333070" w:rsidP="00ED4E3E">
      <w:pPr>
        <w:jc w:val="both"/>
      </w:pPr>
    </w:p>
    <w:p w14:paraId="21396CF5" w14:textId="26E5AB74" w:rsidR="00333070" w:rsidRPr="00492164" w:rsidRDefault="00333070" w:rsidP="00ED4E3E">
      <w:pPr>
        <w:jc w:val="both"/>
      </w:pPr>
      <w:proofErr w:type="spellStart"/>
      <w:r w:rsidRPr="00333070">
        <w:t>Heaphy</w:t>
      </w:r>
      <w:proofErr w:type="spellEnd"/>
      <w:r w:rsidRPr="00333070">
        <w:t>, B. (2011). Critical relational displays. In</w:t>
      </w:r>
      <w:r w:rsidR="00E0792A">
        <w:t xml:space="preserve"> </w:t>
      </w:r>
      <w:r w:rsidR="002C1883">
        <w:t>Dermott E., Seymour J. (Ed.)</w:t>
      </w:r>
      <w:r w:rsidRPr="00333070">
        <w:t> </w:t>
      </w:r>
      <w:r w:rsidRPr="00333070">
        <w:rPr>
          <w:i/>
          <w:iCs/>
        </w:rPr>
        <w:t>Displaying families</w:t>
      </w:r>
      <w:r w:rsidR="002C1883">
        <w:t xml:space="preserve">, </w:t>
      </w:r>
      <w:r w:rsidRPr="00333070">
        <w:t xml:space="preserve">19-37. </w:t>
      </w:r>
      <w:r w:rsidR="00ED4E3E">
        <w:t xml:space="preserve">London: </w:t>
      </w:r>
      <w:r w:rsidRPr="00333070">
        <w:t>Palgrave Macmillan</w:t>
      </w:r>
      <w:r w:rsidR="00ED4E3E">
        <w:t>.</w:t>
      </w:r>
    </w:p>
    <w:p w14:paraId="5C84B091" w14:textId="77777777" w:rsidR="00C53250" w:rsidRPr="00492164" w:rsidRDefault="00C53250" w:rsidP="00ED4E3E">
      <w:pPr>
        <w:jc w:val="both"/>
      </w:pPr>
    </w:p>
    <w:p w14:paraId="69768EDA" w14:textId="77777777" w:rsidR="00C53250" w:rsidRPr="00492164" w:rsidRDefault="00C53250" w:rsidP="00ED4E3E">
      <w:pPr>
        <w:jc w:val="both"/>
      </w:pPr>
      <w:r w:rsidRPr="00492164">
        <w:t>Hochschild, A. R. (1979). Emotion work, feeling rules, and social structure. </w:t>
      </w:r>
      <w:r w:rsidRPr="00492164">
        <w:rPr>
          <w:i/>
          <w:iCs/>
        </w:rPr>
        <w:t>American journal of sociology</w:t>
      </w:r>
      <w:r w:rsidRPr="00492164">
        <w:t>, </w:t>
      </w:r>
      <w:r w:rsidRPr="00492164">
        <w:rPr>
          <w:i/>
          <w:iCs/>
        </w:rPr>
        <w:t>85</w:t>
      </w:r>
      <w:r w:rsidRPr="00492164">
        <w:t>(3), 551-575.</w:t>
      </w:r>
    </w:p>
    <w:p w14:paraId="04533BC8" w14:textId="77777777" w:rsidR="00C53250" w:rsidRPr="00492164" w:rsidRDefault="00C53250" w:rsidP="00ED4E3E">
      <w:pPr>
        <w:jc w:val="both"/>
      </w:pPr>
    </w:p>
    <w:p w14:paraId="0829216E" w14:textId="5ED7E487" w:rsidR="00C53250" w:rsidRDefault="00C53250" w:rsidP="00ED4E3E">
      <w:pPr>
        <w:jc w:val="both"/>
      </w:pPr>
      <w:r w:rsidRPr="00492164">
        <w:t xml:space="preserve">Hoffmann, E. A. (2007). Open-ended interviews, power, and emotional </w:t>
      </w:r>
      <w:proofErr w:type="spellStart"/>
      <w:r w:rsidRPr="00492164">
        <w:t>labor</w:t>
      </w:r>
      <w:proofErr w:type="spellEnd"/>
      <w:r w:rsidRPr="00492164">
        <w:t>. </w:t>
      </w:r>
      <w:r w:rsidRPr="00492164">
        <w:rPr>
          <w:i/>
          <w:iCs/>
        </w:rPr>
        <w:t>Journal of contemporary ethnography</w:t>
      </w:r>
      <w:r w:rsidRPr="00492164">
        <w:t>, </w:t>
      </w:r>
      <w:r w:rsidRPr="00492164">
        <w:rPr>
          <w:i/>
          <w:iCs/>
        </w:rPr>
        <w:t>36</w:t>
      </w:r>
      <w:r w:rsidRPr="00492164">
        <w:t>(3), 318-346.</w:t>
      </w:r>
    </w:p>
    <w:p w14:paraId="05679451" w14:textId="77777777" w:rsidR="00560FFB" w:rsidRDefault="00560FFB" w:rsidP="00ED4E3E">
      <w:pPr>
        <w:jc w:val="both"/>
      </w:pPr>
    </w:p>
    <w:p w14:paraId="27917A00" w14:textId="14A0BE37" w:rsidR="00560FFB" w:rsidRDefault="00560FFB" w:rsidP="00ED4E3E">
      <w:pPr>
        <w:jc w:val="both"/>
      </w:pPr>
      <w:r w:rsidRPr="00560FFB">
        <w:t xml:space="preserve">Hogg, M.K. &amp; </w:t>
      </w:r>
      <w:proofErr w:type="spellStart"/>
      <w:r w:rsidRPr="00560FFB">
        <w:t>MacLaran</w:t>
      </w:r>
      <w:proofErr w:type="spellEnd"/>
      <w:r w:rsidRPr="00560FFB">
        <w:t xml:space="preserve">, P. (2008) Rhetorical issues in writing interpretivist consumer research. </w:t>
      </w:r>
      <w:r w:rsidRPr="00FB4FEE">
        <w:rPr>
          <w:i/>
        </w:rPr>
        <w:t>Qualitative Market Research: An International Journal</w:t>
      </w:r>
      <w:r>
        <w:t xml:space="preserve">. </w:t>
      </w:r>
      <w:r w:rsidRPr="00560FFB">
        <w:t>11 (2), 130–146.</w:t>
      </w:r>
    </w:p>
    <w:p w14:paraId="5C48AB3B" w14:textId="6ADDE0AE" w:rsidR="003C2843" w:rsidRDefault="003C2843" w:rsidP="00ED4E3E">
      <w:pPr>
        <w:jc w:val="both"/>
      </w:pPr>
    </w:p>
    <w:p w14:paraId="6C68D60C" w14:textId="77777777" w:rsidR="007C1F2C" w:rsidRPr="007C1F2C" w:rsidRDefault="007C1F2C" w:rsidP="00ED4E3E">
      <w:pPr>
        <w:jc w:val="both"/>
      </w:pPr>
      <w:r w:rsidRPr="007C1F2C">
        <w:t>Jafari, A., Dunnett, S., Hamilton, K., &amp; Downey, H. (2013). Exploring researcher vulnerability: Contexts, complications, and conceptualisation. </w:t>
      </w:r>
      <w:r w:rsidRPr="007C1F2C">
        <w:rPr>
          <w:i/>
          <w:iCs/>
        </w:rPr>
        <w:t>Journal of Marketing Management</w:t>
      </w:r>
      <w:r w:rsidRPr="007C1F2C">
        <w:t>, </w:t>
      </w:r>
      <w:r w:rsidRPr="007C1F2C">
        <w:rPr>
          <w:i/>
          <w:iCs/>
        </w:rPr>
        <w:t>29</w:t>
      </w:r>
      <w:r w:rsidRPr="007C1F2C">
        <w:t>(9-10), 1182-1200.</w:t>
      </w:r>
    </w:p>
    <w:p w14:paraId="7D934314" w14:textId="066270AD" w:rsidR="0053782F" w:rsidRDefault="0053782F" w:rsidP="00ED4E3E">
      <w:pPr>
        <w:jc w:val="both"/>
      </w:pPr>
    </w:p>
    <w:p w14:paraId="4B7F31FC" w14:textId="535188E8" w:rsidR="001E0A1C" w:rsidRDefault="0053782F" w:rsidP="00ED4E3E">
      <w:pPr>
        <w:jc w:val="both"/>
      </w:pPr>
      <w:r w:rsidRPr="0053782F">
        <w:t>James, A., &amp; Curtis, P. (2010). Family displays and personal lives. </w:t>
      </w:r>
      <w:r w:rsidRPr="0053782F">
        <w:rPr>
          <w:i/>
          <w:iCs/>
        </w:rPr>
        <w:t>Sociology</w:t>
      </w:r>
      <w:r w:rsidRPr="0053782F">
        <w:t>, </w:t>
      </w:r>
      <w:r w:rsidRPr="0053782F">
        <w:rPr>
          <w:i/>
          <w:iCs/>
        </w:rPr>
        <w:t>44</w:t>
      </w:r>
      <w:r w:rsidRPr="0053782F">
        <w:t>(6), 1163-1180.</w:t>
      </w:r>
    </w:p>
    <w:p w14:paraId="4C3F9493" w14:textId="69AD6417" w:rsidR="0062714B" w:rsidRDefault="0062714B" w:rsidP="00ED4E3E">
      <w:pPr>
        <w:jc w:val="both"/>
      </w:pPr>
    </w:p>
    <w:p w14:paraId="75A2A3B3" w14:textId="0BA191E8" w:rsidR="00C51B49" w:rsidRDefault="001E0A1C" w:rsidP="00ED4E3E">
      <w:pPr>
        <w:jc w:val="both"/>
      </w:pPr>
      <w:r>
        <w:t xml:space="preserve">Joy, A., Sherry J.F., </w:t>
      </w:r>
      <w:proofErr w:type="spellStart"/>
      <w:r>
        <w:t>Troilo</w:t>
      </w:r>
      <w:proofErr w:type="spellEnd"/>
      <w:r>
        <w:t>, G. &amp; Deschenes J. (2006). Writing it up, writing it down: being reflexive in accounts of consumer behaviour</w:t>
      </w:r>
      <w:r w:rsidR="002C1883">
        <w:t>. In</w:t>
      </w:r>
      <w:r>
        <w:t xml:space="preserve"> Belk, R. (Ed.) </w:t>
      </w:r>
      <w:r w:rsidRPr="00FB4FEE">
        <w:rPr>
          <w:i/>
        </w:rPr>
        <w:t>Handbook of Qualitative Research Methods in Marketing</w:t>
      </w:r>
      <w:r w:rsidR="00ED4E3E">
        <w:t xml:space="preserve">, </w:t>
      </w:r>
      <w:r w:rsidR="002C1883">
        <w:t xml:space="preserve">345-360. </w:t>
      </w:r>
      <w:r>
        <w:t>Northampton</w:t>
      </w:r>
      <w:r w:rsidR="002C1883">
        <w:t xml:space="preserve">: </w:t>
      </w:r>
      <w:r w:rsidR="002C1883" w:rsidRPr="001E0A1C">
        <w:t>Edward Elgar Publishing</w:t>
      </w:r>
      <w:r w:rsidR="002C1883">
        <w:t>.</w:t>
      </w:r>
    </w:p>
    <w:p w14:paraId="3B1774E5" w14:textId="596450CD" w:rsidR="001E0A1C" w:rsidRDefault="00C51B49" w:rsidP="0047535B">
      <w:pPr>
        <w:pStyle w:val="NormalWeb"/>
        <w:jc w:val="both"/>
      </w:pPr>
      <w:r>
        <w:t xml:space="preserve">King, N. &amp; </w:t>
      </w:r>
      <w:proofErr w:type="spellStart"/>
      <w:r>
        <w:t>Horrocks</w:t>
      </w:r>
      <w:proofErr w:type="spellEnd"/>
      <w:r>
        <w:t xml:space="preserve">, C. (2010) </w:t>
      </w:r>
      <w:r>
        <w:rPr>
          <w:i/>
          <w:iCs/>
        </w:rPr>
        <w:t>Interviews in Qualitative Research</w:t>
      </w:r>
      <w:r>
        <w:t>. London: Sage.</w:t>
      </w:r>
    </w:p>
    <w:p w14:paraId="6400F285" w14:textId="7E3344A3" w:rsidR="0062714B" w:rsidRPr="00492164" w:rsidRDefault="0062714B" w:rsidP="00ED4E3E">
      <w:pPr>
        <w:jc w:val="both"/>
      </w:pPr>
      <w:proofErr w:type="spellStart"/>
      <w:r w:rsidRPr="0062714B">
        <w:t>Kleinman</w:t>
      </w:r>
      <w:r w:rsidR="00103BFE">
        <w:t>n</w:t>
      </w:r>
      <w:proofErr w:type="spellEnd"/>
      <w:r w:rsidRPr="0062714B">
        <w:t xml:space="preserve">, S., &amp; </w:t>
      </w:r>
      <w:proofErr w:type="spellStart"/>
      <w:r w:rsidRPr="0062714B">
        <w:t>Copp</w:t>
      </w:r>
      <w:proofErr w:type="spellEnd"/>
      <w:r w:rsidRPr="0062714B">
        <w:t>, M. A. (1993). </w:t>
      </w:r>
      <w:r w:rsidRPr="0062714B">
        <w:rPr>
          <w:i/>
          <w:iCs/>
        </w:rPr>
        <w:t>Emotions and fieldwork</w:t>
      </w:r>
      <w:r>
        <w:t>. London: Sage</w:t>
      </w:r>
      <w:r w:rsidR="000B4C11">
        <w:t>.</w:t>
      </w:r>
    </w:p>
    <w:p w14:paraId="0C3E7104" w14:textId="5282604C" w:rsidR="00F300C0" w:rsidRDefault="00F300C0" w:rsidP="00ED4E3E">
      <w:pPr>
        <w:jc w:val="both"/>
      </w:pPr>
    </w:p>
    <w:p w14:paraId="6DCC7E3E" w14:textId="12F2EFF2" w:rsidR="00F300C0" w:rsidRDefault="00F300C0" w:rsidP="00ED4E3E">
      <w:pPr>
        <w:jc w:val="both"/>
      </w:pPr>
      <w:proofErr w:type="spellStart"/>
      <w:r w:rsidRPr="00F300C0">
        <w:t>Mauthner</w:t>
      </w:r>
      <w:proofErr w:type="spellEnd"/>
      <w:r w:rsidRPr="00F300C0">
        <w:t>, N. S., &amp; Doucet, A. (2003). Reflexive accounts and accounts of reflexivity in qualitative data analysis. </w:t>
      </w:r>
      <w:r w:rsidRPr="00F300C0">
        <w:rPr>
          <w:i/>
          <w:iCs/>
        </w:rPr>
        <w:t>Sociology</w:t>
      </w:r>
      <w:r w:rsidRPr="00F300C0">
        <w:t>, </w:t>
      </w:r>
      <w:r w:rsidRPr="00F300C0">
        <w:rPr>
          <w:i/>
          <w:iCs/>
        </w:rPr>
        <w:t>37</w:t>
      </w:r>
      <w:r w:rsidRPr="00F300C0">
        <w:t>(3), 413-431.</w:t>
      </w:r>
    </w:p>
    <w:p w14:paraId="0CEBD81B" w14:textId="0864CCFF" w:rsidR="00C119F6" w:rsidRDefault="00C119F6" w:rsidP="00ED4E3E">
      <w:pPr>
        <w:jc w:val="both"/>
      </w:pPr>
    </w:p>
    <w:p w14:paraId="1E18FBED" w14:textId="5CFCF886" w:rsidR="00C119F6" w:rsidRPr="00F300C0" w:rsidRDefault="00C119F6" w:rsidP="00ED4E3E">
      <w:pPr>
        <w:jc w:val="both"/>
      </w:pPr>
      <w:r w:rsidRPr="00C119F6">
        <w:t xml:space="preserve">McGraw, L. A., </w:t>
      </w:r>
      <w:proofErr w:type="spellStart"/>
      <w:r w:rsidRPr="00C119F6">
        <w:t>Zvonkovic</w:t>
      </w:r>
      <w:proofErr w:type="spellEnd"/>
      <w:r w:rsidRPr="00C119F6">
        <w:t xml:space="preserve">, A. M., &amp; Walker, A. J. (2000). Studying postmodern families: A feminist analysis of ethical tensions in work and family research. </w:t>
      </w:r>
      <w:r w:rsidRPr="00FB4FEE">
        <w:rPr>
          <w:i/>
          <w:iCs/>
        </w:rPr>
        <w:t>Journal of Marriage and Family</w:t>
      </w:r>
      <w:r w:rsidRPr="00C119F6">
        <w:t xml:space="preserve">, </w:t>
      </w:r>
      <w:r w:rsidRPr="00FB4FEE">
        <w:rPr>
          <w:i/>
          <w:iCs/>
        </w:rPr>
        <w:t>62</w:t>
      </w:r>
      <w:r w:rsidRPr="00C119F6">
        <w:t>(1), 68-77.</w:t>
      </w:r>
    </w:p>
    <w:p w14:paraId="380F936E" w14:textId="7E764BBE" w:rsidR="00F504EE" w:rsidRDefault="00F504EE" w:rsidP="00ED4E3E">
      <w:pPr>
        <w:jc w:val="both"/>
      </w:pPr>
    </w:p>
    <w:p w14:paraId="4B961F4E" w14:textId="77777777" w:rsidR="00F504EE" w:rsidRPr="0047535B" w:rsidRDefault="00F504EE" w:rsidP="00ED4E3E">
      <w:pPr>
        <w:jc w:val="both"/>
        <w:rPr>
          <w:color w:val="000000" w:themeColor="text1"/>
        </w:rPr>
      </w:pPr>
      <w:proofErr w:type="spellStart"/>
      <w:r w:rsidRPr="0047535B">
        <w:rPr>
          <w:color w:val="000000" w:themeColor="text1"/>
          <w:shd w:val="clear" w:color="auto" w:fill="FFFFFF"/>
        </w:rPr>
        <w:t>Notko</w:t>
      </w:r>
      <w:proofErr w:type="spellEnd"/>
      <w:r w:rsidRPr="0047535B">
        <w:rPr>
          <w:color w:val="000000" w:themeColor="text1"/>
          <w:shd w:val="clear" w:color="auto" w:fill="FFFFFF"/>
        </w:rPr>
        <w:t xml:space="preserve">, M., Jokinen, K., </w:t>
      </w:r>
      <w:proofErr w:type="spellStart"/>
      <w:r w:rsidRPr="0047535B">
        <w:rPr>
          <w:color w:val="000000" w:themeColor="text1"/>
          <w:shd w:val="clear" w:color="auto" w:fill="FFFFFF"/>
        </w:rPr>
        <w:t>Malinen</w:t>
      </w:r>
      <w:proofErr w:type="spellEnd"/>
      <w:r w:rsidRPr="0047535B">
        <w:rPr>
          <w:color w:val="000000" w:themeColor="text1"/>
          <w:shd w:val="clear" w:color="auto" w:fill="FFFFFF"/>
        </w:rPr>
        <w:t>, K., Harju-</w:t>
      </w:r>
      <w:proofErr w:type="spellStart"/>
      <w:r w:rsidRPr="0047535B">
        <w:rPr>
          <w:color w:val="000000" w:themeColor="text1"/>
          <w:shd w:val="clear" w:color="auto" w:fill="FFFFFF"/>
        </w:rPr>
        <w:t>Veijola</w:t>
      </w:r>
      <w:proofErr w:type="spellEnd"/>
      <w:r w:rsidRPr="0047535B">
        <w:rPr>
          <w:color w:val="000000" w:themeColor="text1"/>
          <w:shd w:val="clear" w:color="auto" w:fill="FFFFFF"/>
        </w:rPr>
        <w:t xml:space="preserve">, M., </w:t>
      </w:r>
      <w:proofErr w:type="spellStart"/>
      <w:r w:rsidRPr="0047535B">
        <w:rPr>
          <w:color w:val="000000" w:themeColor="text1"/>
          <w:shd w:val="clear" w:color="auto" w:fill="FFFFFF"/>
        </w:rPr>
        <w:t>Kuronen</w:t>
      </w:r>
      <w:proofErr w:type="spellEnd"/>
      <w:r w:rsidRPr="0047535B">
        <w:rPr>
          <w:color w:val="000000" w:themeColor="text1"/>
          <w:shd w:val="clear" w:color="auto" w:fill="FFFFFF"/>
        </w:rPr>
        <w:t xml:space="preserve">, M., &amp; </w:t>
      </w:r>
      <w:proofErr w:type="spellStart"/>
      <w:r w:rsidRPr="0047535B">
        <w:rPr>
          <w:color w:val="000000" w:themeColor="text1"/>
          <w:shd w:val="clear" w:color="auto" w:fill="FFFFFF"/>
        </w:rPr>
        <w:t>Pirskanen</w:t>
      </w:r>
      <w:proofErr w:type="spellEnd"/>
      <w:r w:rsidRPr="0047535B">
        <w:rPr>
          <w:color w:val="000000" w:themeColor="text1"/>
          <w:shd w:val="clear" w:color="auto" w:fill="FFFFFF"/>
        </w:rPr>
        <w:t>, H. (2013). Encountering ethics in studying challenging family relations. </w:t>
      </w:r>
      <w:r w:rsidRPr="0047535B">
        <w:rPr>
          <w:i/>
          <w:iCs/>
          <w:color w:val="000000" w:themeColor="text1"/>
          <w:shd w:val="clear" w:color="auto" w:fill="FFFFFF"/>
        </w:rPr>
        <w:t>Families, Relationships and Societies</w:t>
      </w:r>
      <w:r w:rsidRPr="0047535B">
        <w:rPr>
          <w:color w:val="000000" w:themeColor="text1"/>
          <w:shd w:val="clear" w:color="auto" w:fill="FFFFFF"/>
        </w:rPr>
        <w:t>, </w:t>
      </w:r>
      <w:r w:rsidRPr="0047535B">
        <w:rPr>
          <w:i/>
          <w:iCs/>
          <w:color w:val="000000" w:themeColor="text1"/>
          <w:shd w:val="clear" w:color="auto" w:fill="FFFFFF"/>
        </w:rPr>
        <w:t>2</w:t>
      </w:r>
      <w:r w:rsidRPr="0047535B">
        <w:rPr>
          <w:color w:val="000000" w:themeColor="text1"/>
          <w:shd w:val="clear" w:color="auto" w:fill="FFFFFF"/>
        </w:rPr>
        <w:t>(3), 395-408.</w:t>
      </w:r>
    </w:p>
    <w:p w14:paraId="1501FB7D" w14:textId="77777777" w:rsidR="00C53250" w:rsidRPr="00492164" w:rsidRDefault="00C53250" w:rsidP="00ED4E3E">
      <w:pPr>
        <w:jc w:val="both"/>
      </w:pPr>
    </w:p>
    <w:p w14:paraId="0819B844" w14:textId="1BCAD174" w:rsidR="00C53250" w:rsidRDefault="00C53250" w:rsidP="00ED4E3E">
      <w:pPr>
        <w:jc w:val="both"/>
      </w:pPr>
      <w:r w:rsidRPr="00492164">
        <w:t>Oakley, A. (1981). Interviewing women: A contradiction in terms. In</w:t>
      </w:r>
      <w:r w:rsidR="009D3BCA">
        <w:t xml:space="preserve"> Roberts</w:t>
      </w:r>
      <w:r w:rsidR="002C1883">
        <w:t>, H.</w:t>
      </w:r>
      <w:r w:rsidR="009D3BCA">
        <w:t xml:space="preserve"> (Ed.)</w:t>
      </w:r>
      <w:r w:rsidRPr="00492164">
        <w:t xml:space="preserve"> </w:t>
      </w:r>
      <w:r w:rsidRPr="00492164">
        <w:rPr>
          <w:i/>
          <w:iCs/>
        </w:rPr>
        <w:t xml:space="preserve">Doing </w:t>
      </w:r>
      <w:r w:rsidR="009D3BCA">
        <w:rPr>
          <w:i/>
          <w:iCs/>
        </w:rPr>
        <w:t>F</w:t>
      </w:r>
      <w:r w:rsidRPr="00492164">
        <w:rPr>
          <w:i/>
          <w:iCs/>
        </w:rPr>
        <w:t xml:space="preserve">eminist </w:t>
      </w:r>
      <w:r w:rsidR="009D3BCA">
        <w:rPr>
          <w:i/>
          <w:iCs/>
        </w:rPr>
        <w:t>R</w:t>
      </w:r>
      <w:r w:rsidRPr="00492164">
        <w:rPr>
          <w:i/>
          <w:iCs/>
        </w:rPr>
        <w:t>esearch</w:t>
      </w:r>
      <w:r w:rsidR="002C1883">
        <w:t xml:space="preserve">, </w:t>
      </w:r>
      <w:r w:rsidR="00E0792A">
        <w:t>30-61.</w:t>
      </w:r>
      <w:r w:rsidRPr="00492164">
        <w:t xml:space="preserve"> London: Routledge &amp; Kegan Paul.</w:t>
      </w:r>
    </w:p>
    <w:p w14:paraId="4BD1422B" w14:textId="35E44A09" w:rsidR="00C119F6" w:rsidRDefault="00C119F6" w:rsidP="00ED4E3E">
      <w:pPr>
        <w:jc w:val="both"/>
      </w:pPr>
    </w:p>
    <w:p w14:paraId="11F900A8" w14:textId="244E5C36" w:rsidR="00C119F6" w:rsidRDefault="00C119F6" w:rsidP="00ED4E3E">
      <w:pPr>
        <w:jc w:val="both"/>
      </w:pPr>
      <w:proofErr w:type="spellStart"/>
      <w:r w:rsidRPr="00C119F6">
        <w:t>Orbuch</w:t>
      </w:r>
      <w:proofErr w:type="spellEnd"/>
      <w:r w:rsidRPr="00C119F6">
        <w:t xml:space="preserve">, T. L. (1997). People's accounts count: The sociology of accounts. </w:t>
      </w:r>
      <w:r w:rsidRPr="00FB4FEE">
        <w:rPr>
          <w:i/>
          <w:iCs/>
        </w:rPr>
        <w:t>Annual review of sociology</w:t>
      </w:r>
      <w:r w:rsidRPr="00C119F6">
        <w:t xml:space="preserve">, </w:t>
      </w:r>
      <w:r w:rsidRPr="00FB4FEE">
        <w:rPr>
          <w:i/>
          <w:iCs/>
        </w:rPr>
        <w:t>23</w:t>
      </w:r>
      <w:r w:rsidRPr="00C119F6">
        <w:t>(1), 455-478.</w:t>
      </w:r>
    </w:p>
    <w:p w14:paraId="6D344AF2" w14:textId="0A2C231F" w:rsidR="00ED4E3E" w:rsidRDefault="00ED4E3E" w:rsidP="00ED4E3E">
      <w:pPr>
        <w:jc w:val="both"/>
      </w:pPr>
    </w:p>
    <w:p w14:paraId="5A4C23D1" w14:textId="162C73AF" w:rsidR="00ED4E3E" w:rsidRDefault="00ED4E3E" w:rsidP="00ED4E3E">
      <w:pPr>
        <w:jc w:val="both"/>
      </w:pPr>
      <w:r w:rsidRPr="00ED4E3E">
        <w:t xml:space="preserve">O'Reilly, K. (2012). Ethnographic returning, qualitative longitudinal research and the reflexive analysis of social practice. </w:t>
      </w:r>
      <w:r w:rsidRPr="00ED4E3E">
        <w:rPr>
          <w:i/>
          <w:iCs/>
        </w:rPr>
        <w:t>The sociological review</w:t>
      </w:r>
      <w:r w:rsidRPr="00ED4E3E">
        <w:t xml:space="preserve">, </w:t>
      </w:r>
      <w:r w:rsidRPr="00ED4E3E">
        <w:rPr>
          <w:i/>
          <w:iCs/>
        </w:rPr>
        <w:t>60</w:t>
      </w:r>
      <w:r w:rsidRPr="00ED4E3E">
        <w:t>(3), 518-536.</w:t>
      </w:r>
    </w:p>
    <w:p w14:paraId="25FBD4A0" w14:textId="0F9C3161" w:rsidR="0062714B" w:rsidRDefault="0062714B" w:rsidP="00ED4E3E">
      <w:pPr>
        <w:jc w:val="both"/>
      </w:pPr>
    </w:p>
    <w:p w14:paraId="761F2210" w14:textId="787CBAA9" w:rsidR="0062714B" w:rsidRDefault="0062714B" w:rsidP="00ED4E3E">
      <w:pPr>
        <w:jc w:val="both"/>
      </w:pPr>
      <w:proofErr w:type="spellStart"/>
      <w:r w:rsidRPr="0062714B">
        <w:t>Palakshappa</w:t>
      </w:r>
      <w:proofErr w:type="spellEnd"/>
      <w:r w:rsidRPr="0062714B">
        <w:t xml:space="preserve">, N., &amp; Gordon, </w:t>
      </w:r>
      <w:r w:rsidR="00087ACB">
        <w:t xml:space="preserve">E. </w:t>
      </w:r>
      <w:r w:rsidRPr="0062714B">
        <w:t>M. (2006). Using a multi-method qualitative approach to examine collaborative relationships. </w:t>
      </w:r>
      <w:r w:rsidRPr="0062714B">
        <w:rPr>
          <w:i/>
          <w:iCs/>
        </w:rPr>
        <w:t>Qualitative Market Research: An International Journal</w:t>
      </w:r>
      <w:r w:rsidRPr="0062714B">
        <w:t>, </w:t>
      </w:r>
      <w:r w:rsidRPr="0062714B">
        <w:rPr>
          <w:i/>
          <w:iCs/>
        </w:rPr>
        <w:t>9</w:t>
      </w:r>
      <w:r w:rsidRPr="0062714B">
        <w:t>(4), 389-403.</w:t>
      </w:r>
    </w:p>
    <w:p w14:paraId="26E17A60" w14:textId="47F8A099" w:rsidR="00CF22CA" w:rsidRDefault="00CF22CA" w:rsidP="00ED4E3E">
      <w:pPr>
        <w:jc w:val="both"/>
      </w:pPr>
    </w:p>
    <w:p w14:paraId="2835DBCF" w14:textId="45600765" w:rsidR="00CF22CA" w:rsidRDefault="00CF22CA" w:rsidP="00ED4E3E">
      <w:pPr>
        <w:jc w:val="both"/>
      </w:pPr>
      <w:proofErr w:type="spellStart"/>
      <w:r w:rsidRPr="00CF22CA">
        <w:t>Pezalla</w:t>
      </w:r>
      <w:proofErr w:type="spellEnd"/>
      <w:r w:rsidRPr="00CF22CA">
        <w:t>, A. E., Pettigrew, J., &amp; Miller-Day, M. (2012). Researching the researcher-as-instrument: An exercise in interviewer self-reflexivity. </w:t>
      </w:r>
      <w:r w:rsidRPr="00CF22CA">
        <w:rPr>
          <w:i/>
          <w:iCs/>
        </w:rPr>
        <w:t>Qualitative Research</w:t>
      </w:r>
      <w:r w:rsidRPr="00CF22CA">
        <w:t>, </w:t>
      </w:r>
      <w:r w:rsidRPr="00CF22CA">
        <w:rPr>
          <w:i/>
          <w:iCs/>
        </w:rPr>
        <w:t>12</w:t>
      </w:r>
      <w:r w:rsidRPr="00CF22CA">
        <w:t>(2), 165-185.</w:t>
      </w:r>
    </w:p>
    <w:p w14:paraId="10089984" w14:textId="34F61F0A" w:rsidR="00227383" w:rsidRDefault="00227383" w:rsidP="00ED4E3E">
      <w:pPr>
        <w:jc w:val="both"/>
      </w:pPr>
    </w:p>
    <w:p w14:paraId="607A6B7B" w14:textId="77777777" w:rsidR="00227383" w:rsidRPr="00227383" w:rsidRDefault="00227383" w:rsidP="00227383">
      <w:pPr>
        <w:jc w:val="both"/>
      </w:pPr>
      <w:r w:rsidRPr="00227383">
        <w:t>Rossman, G. B., &amp; Rallis, S. F. (2010). Everyday ethics: Reflections on practice. </w:t>
      </w:r>
      <w:r w:rsidRPr="00227383">
        <w:rPr>
          <w:i/>
          <w:iCs/>
        </w:rPr>
        <w:t>International Journal of Qualitative Studies in Education</w:t>
      </w:r>
      <w:r w:rsidRPr="00227383">
        <w:t>, </w:t>
      </w:r>
      <w:r w:rsidRPr="00227383">
        <w:rPr>
          <w:i/>
          <w:iCs/>
        </w:rPr>
        <w:t>23</w:t>
      </w:r>
      <w:r w:rsidRPr="00227383">
        <w:t>(4), 379-391.</w:t>
      </w:r>
    </w:p>
    <w:p w14:paraId="0460C782" w14:textId="627D6437" w:rsidR="0062714B" w:rsidRPr="00492164" w:rsidRDefault="0062714B" w:rsidP="00ED4E3E">
      <w:pPr>
        <w:jc w:val="both"/>
      </w:pPr>
    </w:p>
    <w:p w14:paraId="5DBEB19D" w14:textId="364B19E7" w:rsidR="00C53250" w:rsidRDefault="0062714B" w:rsidP="00ED4E3E">
      <w:pPr>
        <w:jc w:val="both"/>
      </w:pPr>
      <w:r>
        <w:t>Ruby, J. (2000).</w:t>
      </w:r>
      <w:r w:rsidRPr="0062714B">
        <w:t xml:space="preserve"> </w:t>
      </w:r>
      <w:r w:rsidRPr="00DD4EBD">
        <w:rPr>
          <w:i/>
        </w:rPr>
        <w:t>Picturing Culture: Explorations of Film &amp; Anthropology</w:t>
      </w:r>
      <w:r w:rsidR="00F504EE">
        <w:t>.</w:t>
      </w:r>
      <w:r w:rsidR="00C07A66">
        <w:t xml:space="preserve"> </w:t>
      </w:r>
      <w:r w:rsidR="00C07A66" w:rsidRPr="0062714B">
        <w:t>Chicago</w:t>
      </w:r>
      <w:r w:rsidR="00C07A66">
        <w:t>:</w:t>
      </w:r>
      <w:r w:rsidR="00C07A66" w:rsidRPr="0062714B">
        <w:t xml:space="preserve"> University of Chicago Press</w:t>
      </w:r>
      <w:r w:rsidR="00C07A66">
        <w:t>.</w:t>
      </w:r>
    </w:p>
    <w:p w14:paraId="316B784F" w14:textId="77777777" w:rsidR="0062714B" w:rsidRPr="00492164" w:rsidRDefault="0062714B" w:rsidP="00ED4E3E">
      <w:pPr>
        <w:jc w:val="both"/>
      </w:pPr>
    </w:p>
    <w:p w14:paraId="77B0B49D" w14:textId="6411DEB4" w:rsidR="00C53250" w:rsidRPr="00492164" w:rsidRDefault="00C53250" w:rsidP="00ED4E3E">
      <w:pPr>
        <w:jc w:val="both"/>
      </w:pPr>
      <w:r w:rsidRPr="00492164">
        <w:lastRenderedPageBreak/>
        <w:t>Saunders, M., Lewis, P., &amp; Thornhill, A. (2009). </w:t>
      </w:r>
      <w:r w:rsidRPr="00492164">
        <w:rPr>
          <w:i/>
          <w:iCs/>
        </w:rPr>
        <w:t>Research methods for business students</w:t>
      </w:r>
      <w:r w:rsidRPr="00492164">
        <w:t xml:space="preserve"> (5</w:t>
      </w:r>
      <w:r w:rsidRPr="00492164">
        <w:rPr>
          <w:vertAlign w:val="superscript"/>
        </w:rPr>
        <w:t>th</w:t>
      </w:r>
      <w:r w:rsidRPr="00492164">
        <w:t xml:space="preserve"> ed.). London: Pearson </w:t>
      </w:r>
      <w:r w:rsidR="000B4C11">
        <w:t>E</w:t>
      </w:r>
      <w:r w:rsidRPr="00492164">
        <w:t>ducation.</w:t>
      </w:r>
    </w:p>
    <w:p w14:paraId="510DF068" w14:textId="77777777" w:rsidR="00C53250" w:rsidRPr="00492164" w:rsidRDefault="00C53250" w:rsidP="00ED4E3E">
      <w:pPr>
        <w:jc w:val="both"/>
      </w:pPr>
    </w:p>
    <w:p w14:paraId="53F97933" w14:textId="152A993A" w:rsidR="00F504EE" w:rsidRDefault="00C53250" w:rsidP="00ED4E3E">
      <w:pPr>
        <w:jc w:val="both"/>
      </w:pPr>
      <w:r w:rsidRPr="00492164">
        <w:t>Schouten, J. W. (2014). My improbable profession. </w:t>
      </w:r>
      <w:r w:rsidRPr="00492164">
        <w:rPr>
          <w:i/>
          <w:iCs/>
        </w:rPr>
        <w:t>Consumption Markets &amp; Culture</w:t>
      </w:r>
      <w:r w:rsidRPr="00492164">
        <w:t>, </w:t>
      </w:r>
      <w:r w:rsidRPr="00492164">
        <w:rPr>
          <w:i/>
          <w:iCs/>
        </w:rPr>
        <w:t>17</w:t>
      </w:r>
      <w:r w:rsidRPr="00492164">
        <w:t>(6), 595-608.</w:t>
      </w:r>
    </w:p>
    <w:p w14:paraId="1E4507A3" w14:textId="5942A937" w:rsidR="00227383" w:rsidRDefault="00227383" w:rsidP="00ED4E3E">
      <w:pPr>
        <w:jc w:val="both"/>
      </w:pPr>
    </w:p>
    <w:p w14:paraId="601D4412" w14:textId="77777777" w:rsidR="00227383" w:rsidRPr="00227383" w:rsidRDefault="00227383" w:rsidP="00227383">
      <w:pPr>
        <w:jc w:val="both"/>
      </w:pPr>
      <w:r w:rsidRPr="00227383">
        <w:t>Sherry, E. (2013). The vulnerable researcher: Facing the challenges of sensitive research. </w:t>
      </w:r>
      <w:r w:rsidRPr="00227383">
        <w:rPr>
          <w:i/>
          <w:iCs/>
        </w:rPr>
        <w:t>Qualitative Research Journal</w:t>
      </w:r>
      <w:r w:rsidRPr="00227383">
        <w:t>, </w:t>
      </w:r>
      <w:r w:rsidRPr="00227383">
        <w:rPr>
          <w:i/>
          <w:iCs/>
        </w:rPr>
        <w:t>13</w:t>
      </w:r>
      <w:r w:rsidRPr="00227383">
        <w:t>(3), 278-288.</w:t>
      </w:r>
    </w:p>
    <w:p w14:paraId="2CEBD33A" w14:textId="77777777" w:rsidR="00C53250" w:rsidRPr="00492164" w:rsidRDefault="00C53250" w:rsidP="00ED4E3E">
      <w:pPr>
        <w:jc w:val="both"/>
      </w:pPr>
    </w:p>
    <w:p w14:paraId="6E1319C8" w14:textId="3E6A941D" w:rsidR="00C53250" w:rsidRDefault="00C53250" w:rsidP="00ED4E3E">
      <w:pPr>
        <w:jc w:val="both"/>
      </w:pPr>
      <w:proofErr w:type="spellStart"/>
      <w:r w:rsidRPr="00492164">
        <w:t>Spiggle</w:t>
      </w:r>
      <w:proofErr w:type="spellEnd"/>
      <w:r w:rsidRPr="00492164">
        <w:t>, S. (1994). Analysis and interpretation of qualitative data in consumer research. </w:t>
      </w:r>
      <w:r w:rsidRPr="00492164">
        <w:rPr>
          <w:i/>
          <w:iCs/>
        </w:rPr>
        <w:t>Journal of consumer research</w:t>
      </w:r>
      <w:r w:rsidRPr="00492164">
        <w:t>, </w:t>
      </w:r>
      <w:r w:rsidRPr="00492164">
        <w:rPr>
          <w:i/>
          <w:iCs/>
        </w:rPr>
        <w:t>21</w:t>
      </w:r>
      <w:r w:rsidRPr="00492164">
        <w:t>(3), 491-503.</w:t>
      </w:r>
    </w:p>
    <w:p w14:paraId="19C0F57A" w14:textId="1A96141A" w:rsidR="00F504EE" w:rsidRDefault="00F504EE" w:rsidP="00ED4E3E">
      <w:pPr>
        <w:jc w:val="both"/>
      </w:pPr>
    </w:p>
    <w:p w14:paraId="0D43438B" w14:textId="428F8CE1" w:rsidR="00F504EE" w:rsidRDefault="00F504EE" w:rsidP="00ED4E3E">
      <w:pPr>
        <w:jc w:val="both"/>
      </w:pPr>
      <w:r w:rsidRPr="0062714B">
        <w:t>Stokes, D., &amp; Bergin, R. (2006). Methodology or “</w:t>
      </w:r>
      <w:proofErr w:type="spellStart"/>
      <w:r w:rsidRPr="0062714B">
        <w:t>methodolatry</w:t>
      </w:r>
      <w:proofErr w:type="spellEnd"/>
      <w:r w:rsidRPr="0062714B">
        <w:t>”? An evaluation of focus groups and depth interviews. </w:t>
      </w:r>
      <w:r w:rsidRPr="0062714B">
        <w:rPr>
          <w:i/>
          <w:iCs/>
        </w:rPr>
        <w:t>Qualitative market research: An international Journal</w:t>
      </w:r>
      <w:r w:rsidRPr="0062714B">
        <w:t>, </w:t>
      </w:r>
      <w:r w:rsidRPr="0062714B">
        <w:rPr>
          <w:i/>
          <w:iCs/>
        </w:rPr>
        <w:t>9</w:t>
      </w:r>
      <w:r w:rsidRPr="0062714B">
        <w:t>(1), 26-37.</w:t>
      </w:r>
    </w:p>
    <w:p w14:paraId="181C7A9E" w14:textId="77777777" w:rsidR="0055495A" w:rsidRDefault="0055495A" w:rsidP="00ED4E3E">
      <w:pPr>
        <w:jc w:val="both"/>
      </w:pPr>
    </w:p>
    <w:p w14:paraId="676EB96C" w14:textId="1CCFFD56" w:rsidR="0055495A" w:rsidRDefault="0055495A" w:rsidP="00ED4E3E">
      <w:pPr>
        <w:jc w:val="both"/>
      </w:pPr>
      <w:r w:rsidRPr="0055495A">
        <w:t>Tadajewski, M. (2006). Remembering motivation research: toward an alternative genealogy of interpretive consumer research. </w:t>
      </w:r>
      <w:r w:rsidRPr="0055495A">
        <w:rPr>
          <w:i/>
          <w:iCs/>
        </w:rPr>
        <w:t>Marketing Theory</w:t>
      </w:r>
      <w:r w:rsidRPr="0055495A">
        <w:t>, </w:t>
      </w:r>
      <w:r w:rsidRPr="0055495A">
        <w:rPr>
          <w:i/>
          <w:iCs/>
        </w:rPr>
        <w:t>6</w:t>
      </w:r>
      <w:r w:rsidRPr="0055495A">
        <w:t>(4), 429-466.</w:t>
      </w:r>
    </w:p>
    <w:p w14:paraId="72369F09" w14:textId="6A34F3B1" w:rsidR="00D5714E" w:rsidRDefault="00D5714E" w:rsidP="00ED4E3E">
      <w:pPr>
        <w:jc w:val="both"/>
      </w:pPr>
    </w:p>
    <w:p w14:paraId="0C75B634" w14:textId="354D3DF3" w:rsidR="00D5714E" w:rsidRDefault="00D5714E" w:rsidP="00ED4E3E">
      <w:pPr>
        <w:jc w:val="both"/>
      </w:pPr>
      <w:r w:rsidRPr="00D5714E">
        <w:t>Takhar-</w:t>
      </w:r>
      <w:proofErr w:type="spellStart"/>
      <w:r w:rsidRPr="00D5714E">
        <w:t>Lail</w:t>
      </w:r>
      <w:proofErr w:type="spellEnd"/>
      <w:r w:rsidRPr="00D5714E">
        <w:t xml:space="preserve">, A., &amp; </w:t>
      </w:r>
      <w:proofErr w:type="spellStart"/>
      <w:r w:rsidRPr="00D5714E">
        <w:t>Chitakunye</w:t>
      </w:r>
      <w:proofErr w:type="spellEnd"/>
      <w:r w:rsidRPr="00D5714E">
        <w:t xml:space="preserve">, P. (2015). Reflexive introspection: Methodological insights from four ethnographic studies. </w:t>
      </w:r>
      <w:r w:rsidRPr="00912A49">
        <w:rPr>
          <w:i/>
          <w:iCs/>
        </w:rPr>
        <w:t>Journal of Business Research</w:t>
      </w:r>
      <w:r w:rsidRPr="00D5714E">
        <w:t xml:space="preserve">, </w:t>
      </w:r>
      <w:r w:rsidRPr="00912A49">
        <w:rPr>
          <w:i/>
          <w:iCs/>
        </w:rPr>
        <w:t>68</w:t>
      </w:r>
      <w:r w:rsidRPr="00D5714E">
        <w:t>(11), 2383-2394.</w:t>
      </w:r>
    </w:p>
    <w:p w14:paraId="225B0542" w14:textId="18E58335" w:rsidR="0072543E" w:rsidRDefault="0072543E" w:rsidP="00ED4E3E">
      <w:pPr>
        <w:jc w:val="both"/>
      </w:pPr>
    </w:p>
    <w:p w14:paraId="0D1F4C11" w14:textId="77591F8F" w:rsidR="0072543E" w:rsidRDefault="0072543E" w:rsidP="00ED4E3E">
      <w:pPr>
        <w:jc w:val="both"/>
      </w:pPr>
      <w:r w:rsidRPr="0072543E">
        <w:t>Thompson, C. J. (2002). A re-inquiry on re-inquiries: A postmodern proposal for a critical-reflexive approach. </w:t>
      </w:r>
      <w:r w:rsidRPr="0072543E">
        <w:rPr>
          <w:i/>
          <w:iCs/>
        </w:rPr>
        <w:t>Journal of Consumer Research</w:t>
      </w:r>
      <w:r w:rsidRPr="0072543E">
        <w:t>, </w:t>
      </w:r>
      <w:r w:rsidRPr="0072543E">
        <w:rPr>
          <w:i/>
          <w:iCs/>
        </w:rPr>
        <w:t>29</w:t>
      </w:r>
      <w:r w:rsidRPr="0072543E">
        <w:t>(1), 142-145.</w:t>
      </w:r>
    </w:p>
    <w:p w14:paraId="311C9847" w14:textId="310AA1DA" w:rsidR="00ED4E3E" w:rsidRDefault="00ED4E3E" w:rsidP="00ED4E3E">
      <w:pPr>
        <w:jc w:val="both"/>
      </w:pPr>
    </w:p>
    <w:p w14:paraId="047C9EDE" w14:textId="77777777" w:rsidR="00ED4E3E" w:rsidRPr="00ED4E3E" w:rsidRDefault="00ED4E3E" w:rsidP="00ED4E3E">
      <w:pPr>
        <w:jc w:val="both"/>
      </w:pPr>
      <w:proofErr w:type="spellStart"/>
      <w:r w:rsidRPr="00ED4E3E">
        <w:t>Wallendorf</w:t>
      </w:r>
      <w:proofErr w:type="spellEnd"/>
      <w:r w:rsidRPr="00ED4E3E">
        <w:t xml:space="preserve">, M., &amp; </w:t>
      </w:r>
      <w:proofErr w:type="spellStart"/>
      <w:r w:rsidRPr="00ED4E3E">
        <w:t>Brucks</w:t>
      </w:r>
      <w:proofErr w:type="spellEnd"/>
      <w:r w:rsidRPr="00ED4E3E">
        <w:t>, M. (1993). Introspection in consumer research: implementation and implications. </w:t>
      </w:r>
      <w:r w:rsidRPr="00ED4E3E">
        <w:rPr>
          <w:i/>
          <w:iCs/>
        </w:rPr>
        <w:t>Journal of consumer Research</w:t>
      </w:r>
      <w:r w:rsidRPr="00ED4E3E">
        <w:t>, </w:t>
      </w:r>
      <w:r w:rsidRPr="00ED4E3E">
        <w:rPr>
          <w:i/>
          <w:iCs/>
        </w:rPr>
        <w:t>20</w:t>
      </w:r>
      <w:r w:rsidRPr="00ED4E3E">
        <w:t>(3), 339-359.</w:t>
      </w:r>
    </w:p>
    <w:p w14:paraId="64995BEF" w14:textId="77777777" w:rsidR="00C53250" w:rsidRPr="00492164" w:rsidRDefault="00C53250" w:rsidP="00ED4E3E">
      <w:pPr>
        <w:jc w:val="both"/>
      </w:pPr>
    </w:p>
    <w:p w14:paraId="7D1DBB7E" w14:textId="75E32E90" w:rsidR="006F3DE6" w:rsidRDefault="00C53250" w:rsidP="00ED4E3E">
      <w:pPr>
        <w:jc w:val="both"/>
      </w:pPr>
      <w:r w:rsidRPr="00492164">
        <w:t xml:space="preserve">Watts, J. H. (2008). Emotion, empathy and exit: reflections on doing ethnographic qualitative research on sensitive topics. </w:t>
      </w:r>
      <w:r w:rsidRPr="00492164">
        <w:rPr>
          <w:i/>
        </w:rPr>
        <w:t>Medical Sociology Online</w:t>
      </w:r>
      <w:r w:rsidRPr="00492164">
        <w:t xml:space="preserve">, </w:t>
      </w:r>
      <w:r w:rsidRPr="00492164">
        <w:rPr>
          <w:i/>
        </w:rPr>
        <w:t>3</w:t>
      </w:r>
      <w:r w:rsidRPr="00492164">
        <w:t>(2), 3-14.</w:t>
      </w:r>
    </w:p>
    <w:p w14:paraId="277E4353" w14:textId="31E9881E" w:rsidR="00FB1718" w:rsidRDefault="00FB1718" w:rsidP="00ED4E3E">
      <w:pPr>
        <w:jc w:val="both"/>
      </w:pPr>
    </w:p>
    <w:p w14:paraId="6717ACE1" w14:textId="1250269B" w:rsidR="00FB1718" w:rsidRDefault="00FB1718" w:rsidP="00ED4E3E">
      <w:pPr>
        <w:jc w:val="both"/>
      </w:pPr>
    </w:p>
    <w:p w14:paraId="27E5CD3F" w14:textId="6FBC8DCA" w:rsidR="00FB1718" w:rsidRPr="003D58DF" w:rsidRDefault="00FB1718" w:rsidP="00ED4E3E">
      <w:pPr>
        <w:jc w:val="both"/>
      </w:pPr>
    </w:p>
    <w:sectPr w:rsidR="00FB1718" w:rsidRPr="003D58DF" w:rsidSect="00A20D8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ngsana New">
    <w:panose1 w:val="02020603050405020304"/>
    <w:charset w:val="DE"/>
    <w:family w:val="roman"/>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505CB"/>
    <w:multiLevelType w:val="multilevel"/>
    <w:tmpl w:val="FFB8D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024063"/>
    <w:multiLevelType w:val="hybridMultilevel"/>
    <w:tmpl w:val="9A8C63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263C32"/>
    <w:multiLevelType w:val="hybridMultilevel"/>
    <w:tmpl w:val="83D05E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C82B4D"/>
    <w:multiLevelType w:val="hybridMultilevel"/>
    <w:tmpl w:val="DE62DB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B10B35"/>
    <w:multiLevelType w:val="hybridMultilevel"/>
    <w:tmpl w:val="6622907C"/>
    <w:lvl w:ilvl="0" w:tplc="47922A04">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6704A3"/>
    <w:multiLevelType w:val="multilevel"/>
    <w:tmpl w:val="47DAF3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9F445C"/>
    <w:multiLevelType w:val="hybridMultilevel"/>
    <w:tmpl w:val="6C92AE78"/>
    <w:lvl w:ilvl="0" w:tplc="EC400E0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342BE6"/>
    <w:multiLevelType w:val="hybridMultilevel"/>
    <w:tmpl w:val="A298238A"/>
    <w:lvl w:ilvl="0" w:tplc="A69A051E">
      <w:start w:val="1"/>
      <w:numFmt w:val="bullet"/>
      <w:lvlText w:val="•"/>
      <w:lvlJc w:val="left"/>
      <w:pPr>
        <w:tabs>
          <w:tab w:val="num" w:pos="720"/>
        </w:tabs>
        <w:ind w:left="720" w:hanging="360"/>
      </w:pPr>
      <w:rPr>
        <w:rFonts w:ascii="Arial" w:hAnsi="Arial" w:hint="default"/>
      </w:rPr>
    </w:lvl>
    <w:lvl w:ilvl="1" w:tplc="C622968E" w:tentative="1">
      <w:start w:val="1"/>
      <w:numFmt w:val="bullet"/>
      <w:lvlText w:val="•"/>
      <w:lvlJc w:val="left"/>
      <w:pPr>
        <w:tabs>
          <w:tab w:val="num" w:pos="1440"/>
        </w:tabs>
        <w:ind w:left="1440" w:hanging="360"/>
      </w:pPr>
      <w:rPr>
        <w:rFonts w:ascii="Arial" w:hAnsi="Arial" w:hint="default"/>
      </w:rPr>
    </w:lvl>
    <w:lvl w:ilvl="2" w:tplc="2CD0AFA4" w:tentative="1">
      <w:start w:val="1"/>
      <w:numFmt w:val="bullet"/>
      <w:lvlText w:val="•"/>
      <w:lvlJc w:val="left"/>
      <w:pPr>
        <w:tabs>
          <w:tab w:val="num" w:pos="2160"/>
        </w:tabs>
        <w:ind w:left="2160" w:hanging="360"/>
      </w:pPr>
      <w:rPr>
        <w:rFonts w:ascii="Arial" w:hAnsi="Arial" w:hint="default"/>
      </w:rPr>
    </w:lvl>
    <w:lvl w:ilvl="3" w:tplc="9CBED23E" w:tentative="1">
      <w:start w:val="1"/>
      <w:numFmt w:val="bullet"/>
      <w:lvlText w:val="•"/>
      <w:lvlJc w:val="left"/>
      <w:pPr>
        <w:tabs>
          <w:tab w:val="num" w:pos="2880"/>
        </w:tabs>
        <w:ind w:left="2880" w:hanging="360"/>
      </w:pPr>
      <w:rPr>
        <w:rFonts w:ascii="Arial" w:hAnsi="Arial" w:hint="default"/>
      </w:rPr>
    </w:lvl>
    <w:lvl w:ilvl="4" w:tplc="48F2C9F2" w:tentative="1">
      <w:start w:val="1"/>
      <w:numFmt w:val="bullet"/>
      <w:lvlText w:val="•"/>
      <w:lvlJc w:val="left"/>
      <w:pPr>
        <w:tabs>
          <w:tab w:val="num" w:pos="3600"/>
        </w:tabs>
        <w:ind w:left="3600" w:hanging="360"/>
      </w:pPr>
      <w:rPr>
        <w:rFonts w:ascii="Arial" w:hAnsi="Arial" w:hint="default"/>
      </w:rPr>
    </w:lvl>
    <w:lvl w:ilvl="5" w:tplc="0310F29A" w:tentative="1">
      <w:start w:val="1"/>
      <w:numFmt w:val="bullet"/>
      <w:lvlText w:val="•"/>
      <w:lvlJc w:val="left"/>
      <w:pPr>
        <w:tabs>
          <w:tab w:val="num" w:pos="4320"/>
        </w:tabs>
        <w:ind w:left="4320" w:hanging="360"/>
      </w:pPr>
      <w:rPr>
        <w:rFonts w:ascii="Arial" w:hAnsi="Arial" w:hint="default"/>
      </w:rPr>
    </w:lvl>
    <w:lvl w:ilvl="6" w:tplc="BCC46584" w:tentative="1">
      <w:start w:val="1"/>
      <w:numFmt w:val="bullet"/>
      <w:lvlText w:val="•"/>
      <w:lvlJc w:val="left"/>
      <w:pPr>
        <w:tabs>
          <w:tab w:val="num" w:pos="5040"/>
        </w:tabs>
        <w:ind w:left="5040" w:hanging="360"/>
      </w:pPr>
      <w:rPr>
        <w:rFonts w:ascii="Arial" w:hAnsi="Arial" w:hint="default"/>
      </w:rPr>
    </w:lvl>
    <w:lvl w:ilvl="7" w:tplc="F3627DCA" w:tentative="1">
      <w:start w:val="1"/>
      <w:numFmt w:val="bullet"/>
      <w:lvlText w:val="•"/>
      <w:lvlJc w:val="left"/>
      <w:pPr>
        <w:tabs>
          <w:tab w:val="num" w:pos="5760"/>
        </w:tabs>
        <w:ind w:left="5760" w:hanging="360"/>
      </w:pPr>
      <w:rPr>
        <w:rFonts w:ascii="Arial" w:hAnsi="Arial" w:hint="default"/>
      </w:rPr>
    </w:lvl>
    <w:lvl w:ilvl="8" w:tplc="265C090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3692E7C"/>
    <w:multiLevelType w:val="hybridMultilevel"/>
    <w:tmpl w:val="60D42F52"/>
    <w:lvl w:ilvl="0" w:tplc="5872A38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FC271A"/>
    <w:multiLevelType w:val="hybridMultilevel"/>
    <w:tmpl w:val="D2D0229C"/>
    <w:lvl w:ilvl="0" w:tplc="CFD6ED50">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CB55B5"/>
    <w:multiLevelType w:val="hybridMultilevel"/>
    <w:tmpl w:val="BF744E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D150985"/>
    <w:multiLevelType w:val="multilevel"/>
    <w:tmpl w:val="D3306E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2502C90"/>
    <w:multiLevelType w:val="hybridMultilevel"/>
    <w:tmpl w:val="7DE66A56"/>
    <w:lvl w:ilvl="0" w:tplc="DBC6B646">
      <w:start w:val="1"/>
      <w:numFmt w:val="bullet"/>
      <w:lvlText w:val="•"/>
      <w:lvlJc w:val="left"/>
      <w:pPr>
        <w:tabs>
          <w:tab w:val="num" w:pos="720"/>
        </w:tabs>
        <w:ind w:left="720" w:hanging="360"/>
      </w:pPr>
      <w:rPr>
        <w:rFonts w:ascii="Arial" w:hAnsi="Arial" w:hint="default"/>
      </w:rPr>
    </w:lvl>
    <w:lvl w:ilvl="1" w:tplc="0CBE2A92">
      <w:start w:val="1"/>
      <w:numFmt w:val="bullet"/>
      <w:lvlText w:val="•"/>
      <w:lvlJc w:val="left"/>
      <w:pPr>
        <w:tabs>
          <w:tab w:val="num" w:pos="1440"/>
        </w:tabs>
        <w:ind w:left="1440" w:hanging="360"/>
      </w:pPr>
      <w:rPr>
        <w:rFonts w:ascii="Arial" w:hAnsi="Arial" w:hint="default"/>
      </w:rPr>
    </w:lvl>
    <w:lvl w:ilvl="2" w:tplc="AC86FEDA" w:tentative="1">
      <w:start w:val="1"/>
      <w:numFmt w:val="bullet"/>
      <w:lvlText w:val="•"/>
      <w:lvlJc w:val="left"/>
      <w:pPr>
        <w:tabs>
          <w:tab w:val="num" w:pos="2160"/>
        </w:tabs>
        <w:ind w:left="2160" w:hanging="360"/>
      </w:pPr>
      <w:rPr>
        <w:rFonts w:ascii="Arial" w:hAnsi="Arial" w:hint="default"/>
      </w:rPr>
    </w:lvl>
    <w:lvl w:ilvl="3" w:tplc="781C5C72" w:tentative="1">
      <w:start w:val="1"/>
      <w:numFmt w:val="bullet"/>
      <w:lvlText w:val="•"/>
      <w:lvlJc w:val="left"/>
      <w:pPr>
        <w:tabs>
          <w:tab w:val="num" w:pos="2880"/>
        </w:tabs>
        <w:ind w:left="2880" w:hanging="360"/>
      </w:pPr>
      <w:rPr>
        <w:rFonts w:ascii="Arial" w:hAnsi="Arial" w:hint="default"/>
      </w:rPr>
    </w:lvl>
    <w:lvl w:ilvl="4" w:tplc="F844E766" w:tentative="1">
      <w:start w:val="1"/>
      <w:numFmt w:val="bullet"/>
      <w:lvlText w:val="•"/>
      <w:lvlJc w:val="left"/>
      <w:pPr>
        <w:tabs>
          <w:tab w:val="num" w:pos="3600"/>
        </w:tabs>
        <w:ind w:left="3600" w:hanging="360"/>
      </w:pPr>
      <w:rPr>
        <w:rFonts w:ascii="Arial" w:hAnsi="Arial" w:hint="default"/>
      </w:rPr>
    </w:lvl>
    <w:lvl w:ilvl="5" w:tplc="D0A007C8" w:tentative="1">
      <w:start w:val="1"/>
      <w:numFmt w:val="bullet"/>
      <w:lvlText w:val="•"/>
      <w:lvlJc w:val="left"/>
      <w:pPr>
        <w:tabs>
          <w:tab w:val="num" w:pos="4320"/>
        </w:tabs>
        <w:ind w:left="4320" w:hanging="360"/>
      </w:pPr>
      <w:rPr>
        <w:rFonts w:ascii="Arial" w:hAnsi="Arial" w:hint="default"/>
      </w:rPr>
    </w:lvl>
    <w:lvl w:ilvl="6" w:tplc="E7B23C1A" w:tentative="1">
      <w:start w:val="1"/>
      <w:numFmt w:val="bullet"/>
      <w:lvlText w:val="•"/>
      <w:lvlJc w:val="left"/>
      <w:pPr>
        <w:tabs>
          <w:tab w:val="num" w:pos="5040"/>
        </w:tabs>
        <w:ind w:left="5040" w:hanging="360"/>
      </w:pPr>
      <w:rPr>
        <w:rFonts w:ascii="Arial" w:hAnsi="Arial" w:hint="default"/>
      </w:rPr>
    </w:lvl>
    <w:lvl w:ilvl="7" w:tplc="40067A46" w:tentative="1">
      <w:start w:val="1"/>
      <w:numFmt w:val="bullet"/>
      <w:lvlText w:val="•"/>
      <w:lvlJc w:val="left"/>
      <w:pPr>
        <w:tabs>
          <w:tab w:val="num" w:pos="5760"/>
        </w:tabs>
        <w:ind w:left="5760" w:hanging="360"/>
      </w:pPr>
      <w:rPr>
        <w:rFonts w:ascii="Arial" w:hAnsi="Arial" w:hint="default"/>
      </w:rPr>
    </w:lvl>
    <w:lvl w:ilvl="8" w:tplc="2F0C4BC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755D5232"/>
    <w:multiLevelType w:val="hybridMultilevel"/>
    <w:tmpl w:val="A2844B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78CD15AB"/>
    <w:multiLevelType w:val="multilevel"/>
    <w:tmpl w:val="D9C87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D2011D1"/>
    <w:multiLevelType w:val="hybridMultilevel"/>
    <w:tmpl w:val="3C027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5"/>
  </w:num>
  <w:num w:numId="3">
    <w:abstractNumId w:val="13"/>
  </w:num>
  <w:num w:numId="4">
    <w:abstractNumId w:val="6"/>
  </w:num>
  <w:num w:numId="5">
    <w:abstractNumId w:val="14"/>
  </w:num>
  <w:num w:numId="6">
    <w:abstractNumId w:val="11"/>
  </w:num>
  <w:num w:numId="7">
    <w:abstractNumId w:val="5"/>
  </w:num>
  <w:num w:numId="8">
    <w:abstractNumId w:val="0"/>
  </w:num>
  <w:num w:numId="9">
    <w:abstractNumId w:val="3"/>
  </w:num>
  <w:num w:numId="10">
    <w:abstractNumId w:val="8"/>
  </w:num>
  <w:num w:numId="11">
    <w:abstractNumId w:val="9"/>
  </w:num>
  <w:num w:numId="12">
    <w:abstractNumId w:val="12"/>
  </w:num>
  <w:num w:numId="13">
    <w:abstractNumId w:val="7"/>
  </w:num>
  <w:num w:numId="14">
    <w:abstractNumId w:val="10"/>
  </w:num>
  <w:num w:numId="15">
    <w:abstractNumId w:val="4"/>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409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38A9"/>
    <w:rsid w:val="00000733"/>
    <w:rsid w:val="00001332"/>
    <w:rsid w:val="000015B0"/>
    <w:rsid w:val="00002396"/>
    <w:rsid w:val="00002425"/>
    <w:rsid w:val="0000269D"/>
    <w:rsid w:val="00006678"/>
    <w:rsid w:val="00007087"/>
    <w:rsid w:val="00007C1E"/>
    <w:rsid w:val="0001374D"/>
    <w:rsid w:val="00020527"/>
    <w:rsid w:val="00023D3D"/>
    <w:rsid w:val="000240F6"/>
    <w:rsid w:val="000250DB"/>
    <w:rsid w:val="000303A4"/>
    <w:rsid w:val="000348B9"/>
    <w:rsid w:val="00035A02"/>
    <w:rsid w:val="00040EDC"/>
    <w:rsid w:val="00040F83"/>
    <w:rsid w:val="00042A1A"/>
    <w:rsid w:val="00043347"/>
    <w:rsid w:val="000458AD"/>
    <w:rsid w:val="00045F14"/>
    <w:rsid w:val="0004681E"/>
    <w:rsid w:val="0004792C"/>
    <w:rsid w:val="0005148A"/>
    <w:rsid w:val="00052CDA"/>
    <w:rsid w:val="000534C0"/>
    <w:rsid w:val="000549D0"/>
    <w:rsid w:val="0005544D"/>
    <w:rsid w:val="00056DE1"/>
    <w:rsid w:val="000577E8"/>
    <w:rsid w:val="00061A81"/>
    <w:rsid w:val="00062C56"/>
    <w:rsid w:val="00063081"/>
    <w:rsid w:val="00064BED"/>
    <w:rsid w:val="000676B1"/>
    <w:rsid w:val="0007294A"/>
    <w:rsid w:val="00076CA7"/>
    <w:rsid w:val="00080596"/>
    <w:rsid w:val="00083C07"/>
    <w:rsid w:val="00084F2B"/>
    <w:rsid w:val="00085B96"/>
    <w:rsid w:val="00087502"/>
    <w:rsid w:val="00087ACB"/>
    <w:rsid w:val="00087D51"/>
    <w:rsid w:val="00091389"/>
    <w:rsid w:val="000916E5"/>
    <w:rsid w:val="00093BAA"/>
    <w:rsid w:val="00093E1A"/>
    <w:rsid w:val="000943F0"/>
    <w:rsid w:val="00094FDD"/>
    <w:rsid w:val="00097C93"/>
    <w:rsid w:val="000B1D2A"/>
    <w:rsid w:val="000B283A"/>
    <w:rsid w:val="000B3E23"/>
    <w:rsid w:val="000B4C11"/>
    <w:rsid w:val="000B60AE"/>
    <w:rsid w:val="000C3EF5"/>
    <w:rsid w:val="000C4C7C"/>
    <w:rsid w:val="000C6F29"/>
    <w:rsid w:val="000C6F9E"/>
    <w:rsid w:val="000D3235"/>
    <w:rsid w:val="000D3271"/>
    <w:rsid w:val="000D32C5"/>
    <w:rsid w:val="000D3AC7"/>
    <w:rsid w:val="000D3B7F"/>
    <w:rsid w:val="000D4690"/>
    <w:rsid w:val="000D5C1D"/>
    <w:rsid w:val="000D65B1"/>
    <w:rsid w:val="000E0F8A"/>
    <w:rsid w:val="000E6812"/>
    <w:rsid w:val="000E725C"/>
    <w:rsid w:val="000F0DD7"/>
    <w:rsid w:val="000F260F"/>
    <w:rsid w:val="000F3A4A"/>
    <w:rsid w:val="000F4C50"/>
    <w:rsid w:val="000F5BDF"/>
    <w:rsid w:val="00102345"/>
    <w:rsid w:val="0010234C"/>
    <w:rsid w:val="00103BFE"/>
    <w:rsid w:val="00103F8D"/>
    <w:rsid w:val="00105B67"/>
    <w:rsid w:val="00105C78"/>
    <w:rsid w:val="00105E8B"/>
    <w:rsid w:val="001078AA"/>
    <w:rsid w:val="00107B06"/>
    <w:rsid w:val="00112A47"/>
    <w:rsid w:val="00112C3E"/>
    <w:rsid w:val="00115DFE"/>
    <w:rsid w:val="00122992"/>
    <w:rsid w:val="001240C7"/>
    <w:rsid w:val="00124FD0"/>
    <w:rsid w:val="00125083"/>
    <w:rsid w:val="00130AEE"/>
    <w:rsid w:val="00131095"/>
    <w:rsid w:val="00131758"/>
    <w:rsid w:val="00133529"/>
    <w:rsid w:val="001335EF"/>
    <w:rsid w:val="0013697C"/>
    <w:rsid w:val="00136EB6"/>
    <w:rsid w:val="001448A0"/>
    <w:rsid w:val="00144BFA"/>
    <w:rsid w:val="00145CDA"/>
    <w:rsid w:val="001509CF"/>
    <w:rsid w:val="00150C4B"/>
    <w:rsid w:val="00152427"/>
    <w:rsid w:val="00163F16"/>
    <w:rsid w:val="0016404F"/>
    <w:rsid w:val="00170084"/>
    <w:rsid w:val="00170A6C"/>
    <w:rsid w:val="001734B0"/>
    <w:rsid w:val="00173AF4"/>
    <w:rsid w:val="001774AD"/>
    <w:rsid w:val="001776D1"/>
    <w:rsid w:val="00181F6C"/>
    <w:rsid w:val="00185C71"/>
    <w:rsid w:val="00185EDA"/>
    <w:rsid w:val="001863D7"/>
    <w:rsid w:val="00194D5F"/>
    <w:rsid w:val="00197D08"/>
    <w:rsid w:val="001A00AC"/>
    <w:rsid w:val="001A25EB"/>
    <w:rsid w:val="001A2B47"/>
    <w:rsid w:val="001A31DE"/>
    <w:rsid w:val="001A53E0"/>
    <w:rsid w:val="001A6333"/>
    <w:rsid w:val="001A6433"/>
    <w:rsid w:val="001B091A"/>
    <w:rsid w:val="001B0CDF"/>
    <w:rsid w:val="001B4670"/>
    <w:rsid w:val="001B49C1"/>
    <w:rsid w:val="001B7BAB"/>
    <w:rsid w:val="001C0F2D"/>
    <w:rsid w:val="001C198E"/>
    <w:rsid w:val="001C2D02"/>
    <w:rsid w:val="001C33E9"/>
    <w:rsid w:val="001C46C8"/>
    <w:rsid w:val="001D0D9A"/>
    <w:rsid w:val="001D1821"/>
    <w:rsid w:val="001D6AAA"/>
    <w:rsid w:val="001E0A1C"/>
    <w:rsid w:val="001E536A"/>
    <w:rsid w:val="001E59DD"/>
    <w:rsid w:val="001E65A3"/>
    <w:rsid w:val="001F08D5"/>
    <w:rsid w:val="001F1F26"/>
    <w:rsid w:val="001F2877"/>
    <w:rsid w:val="001F371D"/>
    <w:rsid w:val="001F60DE"/>
    <w:rsid w:val="0020136A"/>
    <w:rsid w:val="00202C9F"/>
    <w:rsid w:val="00206266"/>
    <w:rsid w:val="00211F39"/>
    <w:rsid w:val="00213D22"/>
    <w:rsid w:val="00214AB0"/>
    <w:rsid w:val="00216618"/>
    <w:rsid w:val="002171CD"/>
    <w:rsid w:val="00220CC8"/>
    <w:rsid w:val="00227383"/>
    <w:rsid w:val="002276FF"/>
    <w:rsid w:val="00235830"/>
    <w:rsid w:val="00235D1B"/>
    <w:rsid w:val="0023613D"/>
    <w:rsid w:val="00236F88"/>
    <w:rsid w:val="00237F00"/>
    <w:rsid w:val="0024301B"/>
    <w:rsid w:val="0024675C"/>
    <w:rsid w:val="002472B6"/>
    <w:rsid w:val="00247820"/>
    <w:rsid w:val="00250062"/>
    <w:rsid w:val="00251378"/>
    <w:rsid w:val="002524A8"/>
    <w:rsid w:val="00254726"/>
    <w:rsid w:val="00255403"/>
    <w:rsid w:val="002564FC"/>
    <w:rsid w:val="002573EF"/>
    <w:rsid w:val="00260143"/>
    <w:rsid w:val="00260270"/>
    <w:rsid w:val="00260CB8"/>
    <w:rsid w:val="002629BD"/>
    <w:rsid w:val="00267338"/>
    <w:rsid w:val="002677EE"/>
    <w:rsid w:val="0027049E"/>
    <w:rsid w:val="002708AE"/>
    <w:rsid w:val="002710B6"/>
    <w:rsid w:val="002713C5"/>
    <w:rsid w:val="002718D7"/>
    <w:rsid w:val="00273503"/>
    <w:rsid w:val="0027390A"/>
    <w:rsid w:val="0027620F"/>
    <w:rsid w:val="002800FE"/>
    <w:rsid w:val="0028027E"/>
    <w:rsid w:val="002823D9"/>
    <w:rsid w:val="00282452"/>
    <w:rsid w:val="00282DA9"/>
    <w:rsid w:val="00285971"/>
    <w:rsid w:val="00286241"/>
    <w:rsid w:val="0028694D"/>
    <w:rsid w:val="00293094"/>
    <w:rsid w:val="0029418C"/>
    <w:rsid w:val="002946C8"/>
    <w:rsid w:val="002A6FDF"/>
    <w:rsid w:val="002B132D"/>
    <w:rsid w:val="002B259C"/>
    <w:rsid w:val="002B2899"/>
    <w:rsid w:val="002B40B1"/>
    <w:rsid w:val="002B671D"/>
    <w:rsid w:val="002B7506"/>
    <w:rsid w:val="002C1883"/>
    <w:rsid w:val="002C34BF"/>
    <w:rsid w:val="002C3CB1"/>
    <w:rsid w:val="002C4536"/>
    <w:rsid w:val="002C70C0"/>
    <w:rsid w:val="002C7715"/>
    <w:rsid w:val="002D1EF5"/>
    <w:rsid w:val="002D2E9D"/>
    <w:rsid w:val="002D5C4E"/>
    <w:rsid w:val="002D64AF"/>
    <w:rsid w:val="002D7A54"/>
    <w:rsid w:val="002E0C85"/>
    <w:rsid w:val="002E0D45"/>
    <w:rsid w:val="002E112D"/>
    <w:rsid w:val="002E32B6"/>
    <w:rsid w:val="002E3A39"/>
    <w:rsid w:val="002E5184"/>
    <w:rsid w:val="002E5695"/>
    <w:rsid w:val="002F5046"/>
    <w:rsid w:val="002F6233"/>
    <w:rsid w:val="002F74B2"/>
    <w:rsid w:val="002F76EB"/>
    <w:rsid w:val="002F7AC3"/>
    <w:rsid w:val="002F7C3F"/>
    <w:rsid w:val="00302CC0"/>
    <w:rsid w:val="003032D4"/>
    <w:rsid w:val="003039F3"/>
    <w:rsid w:val="00310F1C"/>
    <w:rsid w:val="0031136D"/>
    <w:rsid w:val="00311E63"/>
    <w:rsid w:val="00312DDC"/>
    <w:rsid w:val="00313A75"/>
    <w:rsid w:val="00313F96"/>
    <w:rsid w:val="003141E7"/>
    <w:rsid w:val="003144E8"/>
    <w:rsid w:val="003159DC"/>
    <w:rsid w:val="00316317"/>
    <w:rsid w:val="00320BDF"/>
    <w:rsid w:val="00322F7F"/>
    <w:rsid w:val="00327377"/>
    <w:rsid w:val="003276AA"/>
    <w:rsid w:val="00327A66"/>
    <w:rsid w:val="003305A2"/>
    <w:rsid w:val="00330718"/>
    <w:rsid w:val="00331D93"/>
    <w:rsid w:val="00333070"/>
    <w:rsid w:val="00340768"/>
    <w:rsid w:val="00342C83"/>
    <w:rsid w:val="003443C7"/>
    <w:rsid w:val="0034471E"/>
    <w:rsid w:val="003450CA"/>
    <w:rsid w:val="00346311"/>
    <w:rsid w:val="00347B30"/>
    <w:rsid w:val="00353685"/>
    <w:rsid w:val="0035398A"/>
    <w:rsid w:val="00353E00"/>
    <w:rsid w:val="003564FC"/>
    <w:rsid w:val="00357705"/>
    <w:rsid w:val="003606F9"/>
    <w:rsid w:val="00361F2A"/>
    <w:rsid w:val="003627C7"/>
    <w:rsid w:val="00364DD6"/>
    <w:rsid w:val="00365970"/>
    <w:rsid w:val="00365F12"/>
    <w:rsid w:val="003720EB"/>
    <w:rsid w:val="00375059"/>
    <w:rsid w:val="0037556D"/>
    <w:rsid w:val="003756B5"/>
    <w:rsid w:val="003767DB"/>
    <w:rsid w:val="003802B0"/>
    <w:rsid w:val="003874F5"/>
    <w:rsid w:val="003947A7"/>
    <w:rsid w:val="003947D3"/>
    <w:rsid w:val="00397B55"/>
    <w:rsid w:val="003A0805"/>
    <w:rsid w:val="003A0A12"/>
    <w:rsid w:val="003A0C65"/>
    <w:rsid w:val="003A0E11"/>
    <w:rsid w:val="003A526F"/>
    <w:rsid w:val="003A5A74"/>
    <w:rsid w:val="003A64D5"/>
    <w:rsid w:val="003B183D"/>
    <w:rsid w:val="003B2E29"/>
    <w:rsid w:val="003B62E0"/>
    <w:rsid w:val="003B6C7B"/>
    <w:rsid w:val="003B71D9"/>
    <w:rsid w:val="003C2843"/>
    <w:rsid w:val="003C54A2"/>
    <w:rsid w:val="003C6B24"/>
    <w:rsid w:val="003D0431"/>
    <w:rsid w:val="003D06A0"/>
    <w:rsid w:val="003D0E52"/>
    <w:rsid w:val="003D23E8"/>
    <w:rsid w:val="003D2D25"/>
    <w:rsid w:val="003D3F5F"/>
    <w:rsid w:val="003D4755"/>
    <w:rsid w:val="003D479A"/>
    <w:rsid w:val="003D482B"/>
    <w:rsid w:val="003D4DC3"/>
    <w:rsid w:val="003D58DF"/>
    <w:rsid w:val="003D756A"/>
    <w:rsid w:val="003E093D"/>
    <w:rsid w:val="003E2D73"/>
    <w:rsid w:val="003E3D47"/>
    <w:rsid w:val="003E561A"/>
    <w:rsid w:val="003F18E9"/>
    <w:rsid w:val="003F43FF"/>
    <w:rsid w:val="003F699D"/>
    <w:rsid w:val="00400756"/>
    <w:rsid w:val="004012FD"/>
    <w:rsid w:val="00402277"/>
    <w:rsid w:val="004043BB"/>
    <w:rsid w:val="004065B0"/>
    <w:rsid w:val="00411956"/>
    <w:rsid w:val="004124F2"/>
    <w:rsid w:val="00414AAF"/>
    <w:rsid w:val="00420E18"/>
    <w:rsid w:val="004216B4"/>
    <w:rsid w:val="00421CBC"/>
    <w:rsid w:val="00423585"/>
    <w:rsid w:val="00424FE6"/>
    <w:rsid w:val="00425029"/>
    <w:rsid w:val="004270F9"/>
    <w:rsid w:val="004303F8"/>
    <w:rsid w:val="004309C6"/>
    <w:rsid w:val="00436464"/>
    <w:rsid w:val="004368BB"/>
    <w:rsid w:val="00440CCC"/>
    <w:rsid w:val="0044376A"/>
    <w:rsid w:val="00445D7E"/>
    <w:rsid w:val="00446471"/>
    <w:rsid w:val="00450939"/>
    <w:rsid w:val="004509D5"/>
    <w:rsid w:val="00454100"/>
    <w:rsid w:val="00456493"/>
    <w:rsid w:val="0046031F"/>
    <w:rsid w:val="00460766"/>
    <w:rsid w:val="004616B2"/>
    <w:rsid w:val="00461BE3"/>
    <w:rsid w:val="00461BED"/>
    <w:rsid w:val="004633E5"/>
    <w:rsid w:val="00465087"/>
    <w:rsid w:val="00465413"/>
    <w:rsid w:val="00467CA8"/>
    <w:rsid w:val="00470B5B"/>
    <w:rsid w:val="004713F9"/>
    <w:rsid w:val="0047173F"/>
    <w:rsid w:val="0047191B"/>
    <w:rsid w:val="004738B8"/>
    <w:rsid w:val="0047535B"/>
    <w:rsid w:val="004771E2"/>
    <w:rsid w:val="00477566"/>
    <w:rsid w:val="004802AE"/>
    <w:rsid w:val="00480AB6"/>
    <w:rsid w:val="00482689"/>
    <w:rsid w:val="004847D4"/>
    <w:rsid w:val="0048525A"/>
    <w:rsid w:val="0048572A"/>
    <w:rsid w:val="0049133E"/>
    <w:rsid w:val="004A1E4E"/>
    <w:rsid w:val="004A697B"/>
    <w:rsid w:val="004B0611"/>
    <w:rsid w:val="004B407D"/>
    <w:rsid w:val="004B4886"/>
    <w:rsid w:val="004B6240"/>
    <w:rsid w:val="004B782A"/>
    <w:rsid w:val="004B7C8E"/>
    <w:rsid w:val="004C4966"/>
    <w:rsid w:val="004C5440"/>
    <w:rsid w:val="004C5442"/>
    <w:rsid w:val="004D3C49"/>
    <w:rsid w:val="004D5295"/>
    <w:rsid w:val="004E1058"/>
    <w:rsid w:val="004E1A36"/>
    <w:rsid w:val="004E287E"/>
    <w:rsid w:val="004E5C9E"/>
    <w:rsid w:val="004F035D"/>
    <w:rsid w:val="004F2A36"/>
    <w:rsid w:val="004F3FA0"/>
    <w:rsid w:val="00500A3F"/>
    <w:rsid w:val="005011A9"/>
    <w:rsid w:val="00502F19"/>
    <w:rsid w:val="005054A0"/>
    <w:rsid w:val="005054A2"/>
    <w:rsid w:val="00506EEB"/>
    <w:rsid w:val="005108E4"/>
    <w:rsid w:val="005138C3"/>
    <w:rsid w:val="00514955"/>
    <w:rsid w:val="00517888"/>
    <w:rsid w:val="005211DD"/>
    <w:rsid w:val="0052298E"/>
    <w:rsid w:val="0052644B"/>
    <w:rsid w:val="005264C5"/>
    <w:rsid w:val="005310C8"/>
    <w:rsid w:val="005318E9"/>
    <w:rsid w:val="00531D97"/>
    <w:rsid w:val="00532E2D"/>
    <w:rsid w:val="00533B5B"/>
    <w:rsid w:val="00535CD4"/>
    <w:rsid w:val="0053782F"/>
    <w:rsid w:val="00542260"/>
    <w:rsid w:val="00543A47"/>
    <w:rsid w:val="0054417E"/>
    <w:rsid w:val="00544497"/>
    <w:rsid w:val="00545004"/>
    <w:rsid w:val="00546007"/>
    <w:rsid w:val="00546F70"/>
    <w:rsid w:val="00547DAA"/>
    <w:rsid w:val="0055395F"/>
    <w:rsid w:val="00553C19"/>
    <w:rsid w:val="00553D0D"/>
    <w:rsid w:val="0055495A"/>
    <w:rsid w:val="005551EE"/>
    <w:rsid w:val="00560FD8"/>
    <w:rsid w:val="00560FFB"/>
    <w:rsid w:val="00562E21"/>
    <w:rsid w:val="00562E4A"/>
    <w:rsid w:val="00564762"/>
    <w:rsid w:val="005652DF"/>
    <w:rsid w:val="00566008"/>
    <w:rsid w:val="0056623B"/>
    <w:rsid w:val="0056690C"/>
    <w:rsid w:val="00576201"/>
    <w:rsid w:val="00577096"/>
    <w:rsid w:val="00577A57"/>
    <w:rsid w:val="00580060"/>
    <w:rsid w:val="0058376B"/>
    <w:rsid w:val="0058483B"/>
    <w:rsid w:val="00584A3E"/>
    <w:rsid w:val="00586197"/>
    <w:rsid w:val="005914B8"/>
    <w:rsid w:val="00592C27"/>
    <w:rsid w:val="00592E6E"/>
    <w:rsid w:val="005938DD"/>
    <w:rsid w:val="0059393E"/>
    <w:rsid w:val="005962A1"/>
    <w:rsid w:val="00597DF9"/>
    <w:rsid w:val="00597EAF"/>
    <w:rsid w:val="005A1297"/>
    <w:rsid w:val="005A1BA2"/>
    <w:rsid w:val="005A41F2"/>
    <w:rsid w:val="005A58C2"/>
    <w:rsid w:val="005B0C23"/>
    <w:rsid w:val="005B142B"/>
    <w:rsid w:val="005B4B7E"/>
    <w:rsid w:val="005C0668"/>
    <w:rsid w:val="005C0EC6"/>
    <w:rsid w:val="005C29EA"/>
    <w:rsid w:val="005C2D2A"/>
    <w:rsid w:val="005C57D3"/>
    <w:rsid w:val="005D15AC"/>
    <w:rsid w:val="005D2672"/>
    <w:rsid w:val="005D3833"/>
    <w:rsid w:val="005D4EA2"/>
    <w:rsid w:val="005D7304"/>
    <w:rsid w:val="005E5058"/>
    <w:rsid w:val="005E5159"/>
    <w:rsid w:val="005F1756"/>
    <w:rsid w:val="005F1E8A"/>
    <w:rsid w:val="005F3A20"/>
    <w:rsid w:val="00605488"/>
    <w:rsid w:val="00610287"/>
    <w:rsid w:val="00610B5F"/>
    <w:rsid w:val="00610E90"/>
    <w:rsid w:val="00611AD8"/>
    <w:rsid w:val="006125E8"/>
    <w:rsid w:val="00612ED0"/>
    <w:rsid w:val="00614BFE"/>
    <w:rsid w:val="00614DCE"/>
    <w:rsid w:val="006155BF"/>
    <w:rsid w:val="0062190F"/>
    <w:rsid w:val="00622554"/>
    <w:rsid w:val="0062393D"/>
    <w:rsid w:val="00623A93"/>
    <w:rsid w:val="0062714B"/>
    <w:rsid w:val="00630404"/>
    <w:rsid w:val="00630D6A"/>
    <w:rsid w:val="00632CBA"/>
    <w:rsid w:val="00640083"/>
    <w:rsid w:val="00640165"/>
    <w:rsid w:val="00640A35"/>
    <w:rsid w:val="00642893"/>
    <w:rsid w:val="00643CE5"/>
    <w:rsid w:val="00645C8B"/>
    <w:rsid w:val="006460E8"/>
    <w:rsid w:val="00647C46"/>
    <w:rsid w:val="006526C8"/>
    <w:rsid w:val="00656B0B"/>
    <w:rsid w:val="0066293F"/>
    <w:rsid w:val="00663E4D"/>
    <w:rsid w:val="0066468A"/>
    <w:rsid w:val="00665061"/>
    <w:rsid w:val="006660F2"/>
    <w:rsid w:val="0066677F"/>
    <w:rsid w:val="00670D29"/>
    <w:rsid w:val="00672E9B"/>
    <w:rsid w:val="006733CA"/>
    <w:rsid w:val="0067647F"/>
    <w:rsid w:val="0067653E"/>
    <w:rsid w:val="00677FF4"/>
    <w:rsid w:val="00681FCC"/>
    <w:rsid w:val="00682BE6"/>
    <w:rsid w:val="00682ECA"/>
    <w:rsid w:val="00683D72"/>
    <w:rsid w:val="0068725F"/>
    <w:rsid w:val="0068752E"/>
    <w:rsid w:val="006902F4"/>
    <w:rsid w:val="006936BB"/>
    <w:rsid w:val="00694AE1"/>
    <w:rsid w:val="00696BA9"/>
    <w:rsid w:val="006A154D"/>
    <w:rsid w:val="006A48D9"/>
    <w:rsid w:val="006A4990"/>
    <w:rsid w:val="006A74D3"/>
    <w:rsid w:val="006B3A00"/>
    <w:rsid w:val="006B3A89"/>
    <w:rsid w:val="006B5E2D"/>
    <w:rsid w:val="006B6453"/>
    <w:rsid w:val="006B7553"/>
    <w:rsid w:val="006C0308"/>
    <w:rsid w:val="006C3C19"/>
    <w:rsid w:val="006C5368"/>
    <w:rsid w:val="006C5428"/>
    <w:rsid w:val="006D377B"/>
    <w:rsid w:val="006D4F76"/>
    <w:rsid w:val="006D720E"/>
    <w:rsid w:val="006E213B"/>
    <w:rsid w:val="006F1652"/>
    <w:rsid w:val="006F1790"/>
    <w:rsid w:val="006F3B08"/>
    <w:rsid w:val="006F3DE6"/>
    <w:rsid w:val="006F4749"/>
    <w:rsid w:val="006F66D8"/>
    <w:rsid w:val="006F71F3"/>
    <w:rsid w:val="007001CD"/>
    <w:rsid w:val="0070059D"/>
    <w:rsid w:val="007013E7"/>
    <w:rsid w:val="007020C5"/>
    <w:rsid w:val="007022DE"/>
    <w:rsid w:val="00705B37"/>
    <w:rsid w:val="00707EFB"/>
    <w:rsid w:val="00711B1D"/>
    <w:rsid w:val="00711D73"/>
    <w:rsid w:val="007134A1"/>
    <w:rsid w:val="0071480A"/>
    <w:rsid w:val="00714EDD"/>
    <w:rsid w:val="00714FFE"/>
    <w:rsid w:val="007163BA"/>
    <w:rsid w:val="00716DFD"/>
    <w:rsid w:val="00716F19"/>
    <w:rsid w:val="007220F0"/>
    <w:rsid w:val="007233B1"/>
    <w:rsid w:val="0072543E"/>
    <w:rsid w:val="007255AD"/>
    <w:rsid w:val="00725AF3"/>
    <w:rsid w:val="00730F8C"/>
    <w:rsid w:val="00731BD2"/>
    <w:rsid w:val="00733C1A"/>
    <w:rsid w:val="007346BC"/>
    <w:rsid w:val="00734749"/>
    <w:rsid w:val="00735567"/>
    <w:rsid w:val="00737FCA"/>
    <w:rsid w:val="00740250"/>
    <w:rsid w:val="00741C0E"/>
    <w:rsid w:val="00747F1F"/>
    <w:rsid w:val="007511EF"/>
    <w:rsid w:val="00751766"/>
    <w:rsid w:val="007529E1"/>
    <w:rsid w:val="007530F3"/>
    <w:rsid w:val="00755CBD"/>
    <w:rsid w:val="007568DB"/>
    <w:rsid w:val="00756C1A"/>
    <w:rsid w:val="0076073C"/>
    <w:rsid w:val="00760AFF"/>
    <w:rsid w:val="007613B9"/>
    <w:rsid w:val="00762184"/>
    <w:rsid w:val="00770333"/>
    <w:rsid w:val="00775B01"/>
    <w:rsid w:val="00775B40"/>
    <w:rsid w:val="007818D7"/>
    <w:rsid w:val="00782AB5"/>
    <w:rsid w:val="00786005"/>
    <w:rsid w:val="00786D7B"/>
    <w:rsid w:val="00787736"/>
    <w:rsid w:val="007900F8"/>
    <w:rsid w:val="00790CEC"/>
    <w:rsid w:val="00792361"/>
    <w:rsid w:val="00796603"/>
    <w:rsid w:val="00797F45"/>
    <w:rsid w:val="007A0D27"/>
    <w:rsid w:val="007A1F24"/>
    <w:rsid w:val="007A6A05"/>
    <w:rsid w:val="007A74AB"/>
    <w:rsid w:val="007A7746"/>
    <w:rsid w:val="007B4B4E"/>
    <w:rsid w:val="007B5F34"/>
    <w:rsid w:val="007B6021"/>
    <w:rsid w:val="007B7205"/>
    <w:rsid w:val="007C1348"/>
    <w:rsid w:val="007C15C2"/>
    <w:rsid w:val="007C1F2C"/>
    <w:rsid w:val="007C566D"/>
    <w:rsid w:val="007D05FD"/>
    <w:rsid w:val="007D1905"/>
    <w:rsid w:val="007D2720"/>
    <w:rsid w:val="007D3192"/>
    <w:rsid w:val="007D76A8"/>
    <w:rsid w:val="007D799B"/>
    <w:rsid w:val="007D7E27"/>
    <w:rsid w:val="007E08BB"/>
    <w:rsid w:val="007E4775"/>
    <w:rsid w:val="007E5C51"/>
    <w:rsid w:val="007E6EAF"/>
    <w:rsid w:val="007E779B"/>
    <w:rsid w:val="007F2DBE"/>
    <w:rsid w:val="007F34E0"/>
    <w:rsid w:val="007F4827"/>
    <w:rsid w:val="007F5922"/>
    <w:rsid w:val="007F644E"/>
    <w:rsid w:val="007F7466"/>
    <w:rsid w:val="0080148A"/>
    <w:rsid w:val="00801744"/>
    <w:rsid w:val="008104B7"/>
    <w:rsid w:val="008104BD"/>
    <w:rsid w:val="00812664"/>
    <w:rsid w:val="0081279D"/>
    <w:rsid w:val="00813CD3"/>
    <w:rsid w:val="0081674B"/>
    <w:rsid w:val="00821DB6"/>
    <w:rsid w:val="008228C3"/>
    <w:rsid w:val="0082643D"/>
    <w:rsid w:val="00831A0C"/>
    <w:rsid w:val="00831B7D"/>
    <w:rsid w:val="00833BBC"/>
    <w:rsid w:val="00835FBF"/>
    <w:rsid w:val="00836AC7"/>
    <w:rsid w:val="00844895"/>
    <w:rsid w:val="00846918"/>
    <w:rsid w:val="0085258B"/>
    <w:rsid w:val="00852CEB"/>
    <w:rsid w:val="008537D6"/>
    <w:rsid w:val="00854431"/>
    <w:rsid w:val="00855F37"/>
    <w:rsid w:val="008568C4"/>
    <w:rsid w:val="00856F1C"/>
    <w:rsid w:val="00857C43"/>
    <w:rsid w:val="00862E54"/>
    <w:rsid w:val="00864EFA"/>
    <w:rsid w:val="00866A9D"/>
    <w:rsid w:val="00867718"/>
    <w:rsid w:val="00867A96"/>
    <w:rsid w:val="00871A4B"/>
    <w:rsid w:val="00874E2F"/>
    <w:rsid w:val="008761DB"/>
    <w:rsid w:val="00882069"/>
    <w:rsid w:val="00883145"/>
    <w:rsid w:val="00884EFF"/>
    <w:rsid w:val="00884F69"/>
    <w:rsid w:val="00885357"/>
    <w:rsid w:val="00893F6D"/>
    <w:rsid w:val="008956A0"/>
    <w:rsid w:val="008B1EDC"/>
    <w:rsid w:val="008B5042"/>
    <w:rsid w:val="008B5571"/>
    <w:rsid w:val="008B5786"/>
    <w:rsid w:val="008B63E9"/>
    <w:rsid w:val="008B680B"/>
    <w:rsid w:val="008C1365"/>
    <w:rsid w:val="008C2366"/>
    <w:rsid w:val="008C4BD2"/>
    <w:rsid w:val="008C6165"/>
    <w:rsid w:val="008D04AD"/>
    <w:rsid w:val="008D4592"/>
    <w:rsid w:val="008D546B"/>
    <w:rsid w:val="008D5567"/>
    <w:rsid w:val="008D72B0"/>
    <w:rsid w:val="008E1CB9"/>
    <w:rsid w:val="008E2471"/>
    <w:rsid w:val="008E5207"/>
    <w:rsid w:val="008E6194"/>
    <w:rsid w:val="008E6363"/>
    <w:rsid w:val="008E6DFD"/>
    <w:rsid w:val="008E7805"/>
    <w:rsid w:val="008F030B"/>
    <w:rsid w:val="008F244E"/>
    <w:rsid w:val="008F2A4C"/>
    <w:rsid w:val="009002B2"/>
    <w:rsid w:val="009007D0"/>
    <w:rsid w:val="00905926"/>
    <w:rsid w:val="009078D0"/>
    <w:rsid w:val="0090796E"/>
    <w:rsid w:val="0091241C"/>
    <w:rsid w:val="009125C1"/>
    <w:rsid w:val="0091265C"/>
    <w:rsid w:val="00912A49"/>
    <w:rsid w:val="009157A5"/>
    <w:rsid w:val="00922741"/>
    <w:rsid w:val="00922BC3"/>
    <w:rsid w:val="00925A3A"/>
    <w:rsid w:val="00926DB3"/>
    <w:rsid w:val="009279AB"/>
    <w:rsid w:val="00930E9A"/>
    <w:rsid w:val="009427EC"/>
    <w:rsid w:val="00942F79"/>
    <w:rsid w:val="009432F7"/>
    <w:rsid w:val="00943A25"/>
    <w:rsid w:val="00943F3F"/>
    <w:rsid w:val="00946C87"/>
    <w:rsid w:val="00947BF3"/>
    <w:rsid w:val="00950AE4"/>
    <w:rsid w:val="00951DF5"/>
    <w:rsid w:val="00955137"/>
    <w:rsid w:val="009556A9"/>
    <w:rsid w:val="009571D3"/>
    <w:rsid w:val="009574B1"/>
    <w:rsid w:val="00957504"/>
    <w:rsid w:val="009578E5"/>
    <w:rsid w:val="00961B87"/>
    <w:rsid w:val="00963E22"/>
    <w:rsid w:val="0096407C"/>
    <w:rsid w:val="00964A6C"/>
    <w:rsid w:val="0097145C"/>
    <w:rsid w:val="0097400D"/>
    <w:rsid w:val="0097745E"/>
    <w:rsid w:val="00980ADB"/>
    <w:rsid w:val="00981963"/>
    <w:rsid w:val="00981A10"/>
    <w:rsid w:val="00981D7E"/>
    <w:rsid w:val="00983120"/>
    <w:rsid w:val="00985377"/>
    <w:rsid w:val="009912E7"/>
    <w:rsid w:val="00995A07"/>
    <w:rsid w:val="00997A40"/>
    <w:rsid w:val="009A0097"/>
    <w:rsid w:val="009A01E8"/>
    <w:rsid w:val="009A0439"/>
    <w:rsid w:val="009A0845"/>
    <w:rsid w:val="009A1A1B"/>
    <w:rsid w:val="009A1A23"/>
    <w:rsid w:val="009A29C0"/>
    <w:rsid w:val="009A29D7"/>
    <w:rsid w:val="009A43BD"/>
    <w:rsid w:val="009A544B"/>
    <w:rsid w:val="009A5E84"/>
    <w:rsid w:val="009A70BA"/>
    <w:rsid w:val="009B0E82"/>
    <w:rsid w:val="009B1101"/>
    <w:rsid w:val="009B3D84"/>
    <w:rsid w:val="009B6057"/>
    <w:rsid w:val="009B673E"/>
    <w:rsid w:val="009C213D"/>
    <w:rsid w:val="009C34EF"/>
    <w:rsid w:val="009C5E4E"/>
    <w:rsid w:val="009C646E"/>
    <w:rsid w:val="009D063D"/>
    <w:rsid w:val="009D2BD3"/>
    <w:rsid w:val="009D3BCA"/>
    <w:rsid w:val="009D48C6"/>
    <w:rsid w:val="009D5CD7"/>
    <w:rsid w:val="009E24D3"/>
    <w:rsid w:val="009E27BD"/>
    <w:rsid w:val="009E3E8F"/>
    <w:rsid w:val="009E4386"/>
    <w:rsid w:val="009E5E77"/>
    <w:rsid w:val="009E6F5A"/>
    <w:rsid w:val="009F073C"/>
    <w:rsid w:val="009F1A75"/>
    <w:rsid w:val="009F2694"/>
    <w:rsid w:val="00A015FA"/>
    <w:rsid w:val="00A0297C"/>
    <w:rsid w:val="00A0409D"/>
    <w:rsid w:val="00A046A1"/>
    <w:rsid w:val="00A04944"/>
    <w:rsid w:val="00A06E10"/>
    <w:rsid w:val="00A1137A"/>
    <w:rsid w:val="00A12329"/>
    <w:rsid w:val="00A1338F"/>
    <w:rsid w:val="00A176B9"/>
    <w:rsid w:val="00A20D8E"/>
    <w:rsid w:val="00A217AA"/>
    <w:rsid w:val="00A22BF8"/>
    <w:rsid w:val="00A23AD4"/>
    <w:rsid w:val="00A25B43"/>
    <w:rsid w:val="00A26CE3"/>
    <w:rsid w:val="00A3054C"/>
    <w:rsid w:val="00A355D5"/>
    <w:rsid w:val="00A35F40"/>
    <w:rsid w:val="00A36652"/>
    <w:rsid w:val="00A369D1"/>
    <w:rsid w:val="00A42712"/>
    <w:rsid w:val="00A42B19"/>
    <w:rsid w:val="00A44108"/>
    <w:rsid w:val="00A46B5C"/>
    <w:rsid w:val="00A50E40"/>
    <w:rsid w:val="00A5103F"/>
    <w:rsid w:val="00A51FDA"/>
    <w:rsid w:val="00A60BAC"/>
    <w:rsid w:val="00A61615"/>
    <w:rsid w:val="00A62BDA"/>
    <w:rsid w:val="00A63994"/>
    <w:rsid w:val="00A63E71"/>
    <w:rsid w:val="00A6728E"/>
    <w:rsid w:val="00A67E2C"/>
    <w:rsid w:val="00A74705"/>
    <w:rsid w:val="00A74CAB"/>
    <w:rsid w:val="00A750F6"/>
    <w:rsid w:val="00A75C93"/>
    <w:rsid w:val="00A81082"/>
    <w:rsid w:val="00A84F3E"/>
    <w:rsid w:val="00A913DB"/>
    <w:rsid w:val="00A91826"/>
    <w:rsid w:val="00AA1E54"/>
    <w:rsid w:val="00AA275C"/>
    <w:rsid w:val="00AA455D"/>
    <w:rsid w:val="00AA478D"/>
    <w:rsid w:val="00AA619C"/>
    <w:rsid w:val="00AB11F5"/>
    <w:rsid w:val="00AB17B0"/>
    <w:rsid w:val="00AB1998"/>
    <w:rsid w:val="00AB4C1F"/>
    <w:rsid w:val="00AB535D"/>
    <w:rsid w:val="00AB68E3"/>
    <w:rsid w:val="00AB723C"/>
    <w:rsid w:val="00AC00EF"/>
    <w:rsid w:val="00AC0541"/>
    <w:rsid w:val="00AC2F5E"/>
    <w:rsid w:val="00AC3DB4"/>
    <w:rsid w:val="00AC5FDE"/>
    <w:rsid w:val="00AC7628"/>
    <w:rsid w:val="00AD0800"/>
    <w:rsid w:val="00AD519D"/>
    <w:rsid w:val="00AE150B"/>
    <w:rsid w:val="00AE2324"/>
    <w:rsid w:val="00AE254D"/>
    <w:rsid w:val="00AE290F"/>
    <w:rsid w:val="00AE465D"/>
    <w:rsid w:val="00AE5653"/>
    <w:rsid w:val="00AE67CD"/>
    <w:rsid w:val="00AE73AE"/>
    <w:rsid w:val="00AE7B93"/>
    <w:rsid w:val="00AF0FB1"/>
    <w:rsid w:val="00AF11EB"/>
    <w:rsid w:val="00AF1409"/>
    <w:rsid w:val="00AF1B4A"/>
    <w:rsid w:val="00AF31EF"/>
    <w:rsid w:val="00AF3637"/>
    <w:rsid w:val="00AF3792"/>
    <w:rsid w:val="00B056B3"/>
    <w:rsid w:val="00B1078C"/>
    <w:rsid w:val="00B11397"/>
    <w:rsid w:val="00B14161"/>
    <w:rsid w:val="00B15ADE"/>
    <w:rsid w:val="00B1675E"/>
    <w:rsid w:val="00B23156"/>
    <w:rsid w:val="00B247D0"/>
    <w:rsid w:val="00B253CC"/>
    <w:rsid w:val="00B25752"/>
    <w:rsid w:val="00B26457"/>
    <w:rsid w:val="00B30822"/>
    <w:rsid w:val="00B31395"/>
    <w:rsid w:val="00B3350E"/>
    <w:rsid w:val="00B4539E"/>
    <w:rsid w:val="00B4582C"/>
    <w:rsid w:val="00B47318"/>
    <w:rsid w:val="00B50CA3"/>
    <w:rsid w:val="00B50EBB"/>
    <w:rsid w:val="00B513BD"/>
    <w:rsid w:val="00B55806"/>
    <w:rsid w:val="00B57642"/>
    <w:rsid w:val="00B60181"/>
    <w:rsid w:val="00B654F2"/>
    <w:rsid w:val="00B6651F"/>
    <w:rsid w:val="00B67BC2"/>
    <w:rsid w:val="00B7189B"/>
    <w:rsid w:val="00B72021"/>
    <w:rsid w:val="00B775B7"/>
    <w:rsid w:val="00B8115F"/>
    <w:rsid w:val="00B81E3D"/>
    <w:rsid w:val="00B81F49"/>
    <w:rsid w:val="00B851C4"/>
    <w:rsid w:val="00B91054"/>
    <w:rsid w:val="00B92615"/>
    <w:rsid w:val="00B94B38"/>
    <w:rsid w:val="00B94EB2"/>
    <w:rsid w:val="00BA0139"/>
    <w:rsid w:val="00BA2517"/>
    <w:rsid w:val="00BB08ED"/>
    <w:rsid w:val="00BB1A92"/>
    <w:rsid w:val="00BB2E89"/>
    <w:rsid w:val="00BB4C43"/>
    <w:rsid w:val="00BB5573"/>
    <w:rsid w:val="00BB6653"/>
    <w:rsid w:val="00BC0D80"/>
    <w:rsid w:val="00BC4AF1"/>
    <w:rsid w:val="00BD123F"/>
    <w:rsid w:val="00BD3765"/>
    <w:rsid w:val="00BD4242"/>
    <w:rsid w:val="00BD5A5A"/>
    <w:rsid w:val="00BD5A5D"/>
    <w:rsid w:val="00BE0BB3"/>
    <w:rsid w:val="00BE43A1"/>
    <w:rsid w:val="00BE5641"/>
    <w:rsid w:val="00BE567B"/>
    <w:rsid w:val="00BE6CC6"/>
    <w:rsid w:val="00BE733C"/>
    <w:rsid w:val="00BF014C"/>
    <w:rsid w:val="00BF67C3"/>
    <w:rsid w:val="00BF7AA9"/>
    <w:rsid w:val="00C000CE"/>
    <w:rsid w:val="00C00D56"/>
    <w:rsid w:val="00C011A3"/>
    <w:rsid w:val="00C0203F"/>
    <w:rsid w:val="00C02947"/>
    <w:rsid w:val="00C03770"/>
    <w:rsid w:val="00C05539"/>
    <w:rsid w:val="00C07A66"/>
    <w:rsid w:val="00C119F6"/>
    <w:rsid w:val="00C12185"/>
    <w:rsid w:val="00C14F58"/>
    <w:rsid w:val="00C16956"/>
    <w:rsid w:val="00C17C2D"/>
    <w:rsid w:val="00C22B7D"/>
    <w:rsid w:val="00C30D97"/>
    <w:rsid w:val="00C3109D"/>
    <w:rsid w:val="00C3270B"/>
    <w:rsid w:val="00C32AF6"/>
    <w:rsid w:val="00C3455F"/>
    <w:rsid w:val="00C36DD3"/>
    <w:rsid w:val="00C379AB"/>
    <w:rsid w:val="00C37D12"/>
    <w:rsid w:val="00C437FA"/>
    <w:rsid w:val="00C45FB2"/>
    <w:rsid w:val="00C51B49"/>
    <w:rsid w:val="00C531EF"/>
    <w:rsid w:val="00C53250"/>
    <w:rsid w:val="00C532EE"/>
    <w:rsid w:val="00C53588"/>
    <w:rsid w:val="00C53F14"/>
    <w:rsid w:val="00C55FE2"/>
    <w:rsid w:val="00C56C59"/>
    <w:rsid w:val="00C600B8"/>
    <w:rsid w:val="00C60156"/>
    <w:rsid w:val="00C60314"/>
    <w:rsid w:val="00C630DA"/>
    <w:rsid w:val="00C66206"/>
    <w:rsid w:val="00C67F4C"/>
    <w:rsid w:val="00C72880"/>
    <w:rsid w:val="00C738A9"/>
    <w:rsid w:val="00C75587"/>
    <w:rsid w:val="00C75A09"/>
    <w:rsid w:val="00C82677"/>
    <w:rsid w:val="00C82AE7"/>
    <w:rsid w:val="00C83B39"/>
    <w:rsid w:val="00C83D8A"/>
    <w:rsid w:val="00C84CC4"/>
    <w:rsid w:val="00C8554D"/>
    <w:rsid w:val="00C872B0"/>
    <w:rsid w:val="00C8797A"/>
    <w:rsid w:val="00C91D76"/>
    <w:rsid w:val="00C92CD5"/>
    <w:rsid w:val="00C949AD"/>
    <w:rsid w:val="00C952F0"/>
    <w:rsid w:val="00C97372"/>
    <w:rsid w:val="00C9737C"/>
    <w:rsid w:val="00CA003B"/>
    <w:rsid w:val="00CA177C"/>
    <w:rsid w:val="00CA7545"/>
    <w:rsid w:val="00CB0204"/>
    <w:rsid w:val="00CB411B"/>
    <w:rsid w:val="00CB7CA9"/>
    <w:rsid w:val="00CB7D23"/>
    <w:rsid w:val="00CC0B60"/>
    <w:rsid w:val="00CC13ED"/>
    <w:rsid w:val="00CC2120"/>
    <w:rsid w:val="00CC34E6"/>
    <w:rsid w:val="00CC7290"/>
    <w:rsid w:val="00CD0AB4"/>
    <w:rsid w:val="00CD2F3C"/>
    <w:rsid w:val="00CD5AED"/>
    <w:rsid w:val="00CE1046"/>
    <w:rsid w:val="00CE1479"/>
    <w:rsid w:val="00CE1599"/>
    <w:rsid w:val="00CE5610"/>
    <w:rsid w:val="00CE6FDA"/>
    <w:rsid w:val="00CF18A7"/>
    <w:rsid w:val="00CF22CA"/>
    <w:rsid w:val="00CF357F"/>
    <w:rsid w:val="00CF74E4"/>
    <w:rsid w:val="00CF7BC8"/>
    <w:rsid w:val="00D01188"/>
    <w:rsid w:val="00D025A1"/>
    <w:rsid w:val="00D05286"/>
    <w:rsid w:val="00D0685C"/>
    <w:rsid w:val="00D069AE"/>
    <w:rsid w:val="00D0741B"/>
    <w:rsid w:val="00D07E48"/>
    <w:rsid w:val="00D136AE"/>
    <w:rsid w:val="00D145DE"/>
    <w:rsid w:val="00D15DAD"/>
    <w:rsid w:val="00D1659D"/>
    <w:rsid w:val="00D21330"/>
    <w:rsid w:val="00D2141E"/>
    <w:rsid w:val="00D23A7F"/>
    <w:rsid w:val="00D30E2F"/>
    <w:rsid w:val="00D321F1"/>
    <w:rsid w:val="00D3358C"/>
    <w:rsid w:val="00D33FF4"/>
    <w:rsid w:val="00D426CB"/>
    <w:rsid w:val="00D42C95"/>
    <w:rsid w:val="00D45254"/>
    <w:rsid w:val="00D45561"/>
    <w:rsid w:val="00D462F6"/>
    <w:rsid w:val="00D5349A"/>
    <w:rsid w:val="00D552B9"/>
    <w:rsid w:val="00D558A1"/>
    <w:rsid w:val="00D5714E"/>
    <w:rsid w:val="00D63C2F"/>
    <w:rsid w:val="00D65E99"/>
    <w:rsid w:val="00D70D8D"/>
    <w:rsid w:val="00D73FBC"/>
    <w:rsid w:val="00D7423C"/>
    <w:rsid w:val="00D76E2C"/>
    <w:rsid w:val="00D77B5C"/>
    <w:rsid w:val="00D77D23"/>
    <w:rsid w:val="00D809F4"/>
    <w:rsid w:val="00D83690"/>
    <w:rsid w:val="00D83968"/>
    <w:rsid w:val="00D85505"/>
    <w:rsid w:val="00D862D0"/>
    <w:rsid w:val="00D8736B"/>
    <w:rsid w:val="00D906FE"/>
    <w:rsid w:val="00D90BE1"/>
    <w:rsid w:val="00D91FF8"/>
    <w:rsid w:val="00D928BF"/>
    <w:rsid w:val="00D92D23"/>
    <w:rsid w:val="00D951DA"/>
    <w:rsid w:val="00D974C0"/>
    <w:rsid w:val="00D97F6F"/>
    <w:rsid w:val="00DA2701"/>
    <w:rsid w:val="00DB26ED"/>
    <w:rsid w:val="00DB466C"/>
    <w:rsid w:val="00DB47C5"/>
    <w:rsid w:val="00DB6BF3"/>
    <w:rsid w:val="00DC1DE7"/>
    <w:rsid w:val="00DC385B"/>
    <w:rsid w:val="00DC41F2"/>
    <w:rsid w:val="00DC4893"/>
    <w:rsid w:val="00DC52F7"/>
    <w:rsid w:val="00DC6046"/>
    <w:rsid w:val="00DC7A40"/>
    <w:rsid w:val="00DD1D91"/>
    <w:rsid w:val="00DD3582"/>
    <w:rsid w:val="00DD4EBD"/>
    <w:rsid w:val="00DD5029"/>
    <w:rsid w:val="00DD5DEE"/>
    <w:rsid w:val="00DD69B0"/>
    <w:rsid w:val="00DD7703"/>
    <w:rsid w:val="00DE0193"/>
    <w:rsid w:val="00DE3A1E"/>
    <w:rsid w:val="00DE701E"/>
    <w:rsid w:val="00DE7220"/>
    <w:rsid w:val="00DF05EA"/>
    <w:rsid w:val="00DF1C78"/>
    <w:rsid w:val="00DF6450"/>
    <w:rsid w:val="00E04A99"/>
    <w:rsid w:val="00E05F48"/>
    <w:rsid w:val="00E0792A"/>
    <w:rsid w:val="00E107B8"/>
    <w:rsid w:val="00E10A6C"/>
    <w:rsid w:val="00E10BBE"/>
    <w:rsid w:val="00E110F7"/>
    <w:rsid w:val="00E12849"/>
    <w:rsid w:val="00E16F1B"/>
    <w:rsid w:val="00E179A8"/>
    <w:rsid w:val="00E21293"/>
    <w:rsid w:val="00E2576A"/>
    <w:rsid w:val="00E2627F"/>
    <w:rsid w:val="00E274A8"/>
    <w:rsid w:val="00E3199F"/>
    <w:rsid w:val="00E37796"/>
    <w:rsid w:val="00E401FC"/>
    <w:rsid w:val="00E40F41"/>
    <w:rsid w:val="00E415FF"/>
    <w:rsid w:val="00E4184C"/>
    <w:rsid w:val="00E437B2"/>
    <w:rsid w:val="00E50656"/>
    <w:rsid w:val="00E524A8"/>
    <w:rsid w:val="00E67AD3"/>
    <w:rsid w:val="00E71B70"/>
    <w:rsid w:val="00E73EDF"/>
    <w:rsid w:val="00E808ED"/>
    <w:rsid w:val="00E820B6"/>
    <w:rsid w:val="00E8286F"/>
    <w:rsid w:val="00E82A14"/>
    <w:rsid w:val="00E83C9A"/>
    <w:rsid w:val="00E83D58"/>
    <w:rsid w:val="00E866B2"/>
    <w:rsid w:val="00E87BA5"/>
    <w:rsid w:val="00E90759"/>
    <w:rsid w:val="00E96311"/>
    <w:rsid w:val="00EA0A02"/>
    <w:rsid w:val="00EA3962"/>
    <w:rsid w:val="00EA3FDF"/>
    <w:rsid w:val="00EA69D6"/>
    <w:rsid w:val="00EA6CED"/>
    <w:rsid w:val="00EA7CE0"/>
    <w:rsid w:val="00EA7E05"/>
    <w:rsid w:val="00EB0D6E"/>
    <w:rsid w:val="00EB297D"/>
    <w:rsid w:val="00EB416F"/>
    <w:rsid w:val="00EB6FE0"/>
    <w:rsid w:val="00EC02A5"/>
    <w:rsid w:val="00EC132D"/>
    <w:rsid w:val="00EC2816"/>
    <w:rsid w:val="00EC3856"/>
    <w:rsid w:val="00EC4111"/>
    <w:rsid w:val="00EC4758"/>
    <w:rsid w:val="00EC47C6"/>
    <w:rsid w:val="00ED446E"/>
    <w:rsid w:val="00ED4E3E"/>
    <w:rsid w:val="00ED51D3"/>
    <w:rsid w:val="00ED5FC7"/>
    <w:rsid w:val="00ED7B85"/>
    <w:rsid w:val="00EE0965"/>
    <w:rsid w:val="00EE0AF7"/>
    <w:rsid w:val="00EE233C"/>
    <w:rsid w:val="00EE3497"/>
    <w:rsid w:val="00EE384F"/>
    <w:rsid w:val="00EE4253"/>
    <w:rsid w:val="00EE44F0"/>
    <w:rsid w:val="00EE5375"/>
    <w:rsid w:val="00EE72C0"/>
    <w:rsid w:val="00EF45A9"/>
    <w:rsid w:val="00EF462D"/>
    <w:rsid w:val="00EF726F"/>
    <w:rsid w:val="00EF7655"/>
    <w:rsid w:val="00F012C0"/>
    <w:rsid w:val="00F023BE"/>
    <w:rsid w:val="00F03D95"/>
    <w:rsid w:val="00F04FE8"/>
    <w:rsid w:val="00F055F4"/>
    <w:rsid w:val="00F05C30"/>
    <w:rsid w:val="00F05F44"/>
    <w:rsid w:val="00F110F0"/>
    <w:rsid w:val="00F11F48"/>
    <w:rsid w:val="00F12045"/>
    <w:rsid w:val="00F16825"/>
    <w:rsid w:val="00F17604"/>
    <w:rsid w:val="00F22CF9"/>
    <w:rsid w:val="00F2356E"/>
    <w:rsid w:val="00F247F1"/>
    <w:rsid w:val="00F25E12"/>
    <w:rsid w:val="00F300C0"/>
    <w:rsid w:val="00F30469"/>
    <w:rsid w:val="00F313AB"/>
    <w:rsid w:val="00F32086"/>
    <w:rsid w:val="00F33FBD"/>
    <w:rsid w:val="00F35563"/>
    <w:rsid w:val="00F368D9"/>
    <w:rsid w:val="00F40419"/>
    <w:rsid w:val="00F4076E"/>
    <w:rsid w:val="00F41AB9"/>
    <w:rsid w:val="00F41AD1"/>
    <w:rsid w:val="00F42601"/>
    <w:rsid w:val="00F42F32"/>
    <w:rsid w:val="00F43D95"/>
    <w:rsid w:val="00F44B39"/>
    <w:rsid w:val="00F44B60"/>
    <w:rsid w:val="00F46AC1"/>
    <w:rsid w:val="00F504EE"/>
    <w:rsid w:val="00F51DA8"/>
    <w:rsid w:val="00F51EF5"/>
    <w:rsid w:val="00F5244D"/>
    <w:rsid w:val="00F52473"/>
    <w:rsid w:val="00F6300C"/>
    <w:rsid w:val="00F64B27"/>
    <w:rsid w:val="00F64FE3"/>
    <w:rsid w:val="00F6726A"/>
    <w:rsid w:val="00F70806"/>
    <w:rsid w:val="00F72A0A"/>
    <w:rsid w:val="00F73779"/>
    <w:rsid w:val="00F746F6"/>
    <w:rsid w:val="00F74EF3"/>
    <w:rsid w:val="00F75ED1"/>
    <w:rsid w:val="00F76490"/>
    <w:rsid w:val="00F76D21"/>
    <w:rsid w:val="00F7791D"/>
    <w:rsid w:val="00F821DF"/>
    <w:rsid w:val="00F83960"/>
    <w:rsid w:val="00F84A55"/>
    <w:rsid w:val="00F85E1A"/>
    <w:rsid w:val="00F86617"/>
    <w:rsid w:val="00F867F7"/>
    <w:rsid w:val="00F904D6"/>
    <w:rsid w:val="00F92A89"/>
    <w:rsid w:val="00F92C41"/>
    <w:rsid w:val="00F93E3A"/>
    <w:rsid w:val="00F9660C"/>
    <w:rsid w:val="00FA1C9E"/>
    <w:rsid w:val="00FA22D3"/>
    <w:rsid w:val="00FA38C0"/>
    <w:rsid w:val="00FA3ED8"/>
    <w:rsid w:val="00FA5AAD"/>
    <w:rsid w:val="00FA5AD4"/>
    <w:rsid w:val="00FB1718"/>
    <w:rsid w:val="00FB1909"/>
    <w:rsid w:val="00FB397B"/>
    <w:rsid w:val="00FB4FEE"/>
    <w:rsid w:val="00FC2220"/>
    <w:rsid w:val="00FC255A"/>
    <w:rsid w:val="00FC3FF4"/>
    <w:rsid w:val="00FC5EA8"/>
    <w:rsid w:val="00FC622F"/>
    <w:rsid w:val="00FD06C5"/>
    <w:rsid w:val="00FD1084"/>
    <w:rsid w:val="00FD2720"/>
    <w:rsid w:val="00FD28D2"/>
    <w:rsid w:val="00FD2A8A"/>
    <w:rsid w:val="00FD3E8D"/>
    <w:rsid w:val="00FD4041"/>
    <w:rsid w:val="00FD415A"/>
    <w:rsid w:val="00FD4793"/>
    <w:rsid w:val="00FD4E00"/>
    <w:rsid w:val="00FD6050"/>
    <w:rsid w:val="00FD6EDA"/>
    <w:rsid w:val="00FD7D0A"/>
    <w:rsid w:val="00FE1689"/>
    <w:rsid w:val="00FE333E"/>
    <w:rsid w:val="00FE4D7C"/>
    <w:rsid w:val="00FE4E28"/>
    <w:rsid w:val="00FE51DD"/>
    <w:rsid w:val="00FE786B"/>
    <w:rsid w:val="00FF01C8"/>
    <w:rsid w:val="00FF0221"/>
    <w:rsid w:val="00FF3356"/>
    <w:rsid w:val="00FF4535"/>
    <w:rsid w:val="00FF5A7F"/>
  </w:rsids>
  <m:mathPr>
    <m:mathFont m:val="Cambria Math"/>
    <m:brkBin m:val="before"/>
    <m:brkBinSub m:val="--"/>
    <m:smallFrac m:val="0"/>
    <m:dispDef/>
    <m:lMargin m:val="0"/>
    <m:rMargin m:val="0"/>
    <m:defJc m:val="centerGroup"/>
    <m:wrapIndent m:val="1440"/>
    <m:intLim m:val="subSup"/>
    <m:naryLim m:val="undOvr"/>
  </m:mathPr>
  <w:themeFontLang w:val="en-GB"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793AD4"/>
  <w15:docId w15:val="{17A46C8E-9AD6-4541-85AB-FBC42C205D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04EE"/>
    <w:rPr>
      <w:rFonts w:ascii="Times New Roman" w:eastAsia="Times New Roman" w:hAnsi="Times New Roman" w:cs="Times New Roman"/>
      <w:lang w:eastAsia="en-GB" w:bidi="th-TH"/>
    </w:rPr>
  </w:style>
  <w:style w:type="paragraph" w:styleId="Heading1">
    <w:name w:val="heading 1"/>
    <w:basedOn w:val="Normal"/>
    <w:next w:val="Normal"/>
    <w:link w:val="Heading1Char"/>
    <w:uiPriority w:val="9"/>
    <w:qFormat/>
    <w:rsid w:val="002F7C3F"/>
    <w:pPr>
      <w:keepNext/>
      <w:keepLines/>
      <w:spacing w:before="240"/>
      <w:outlineLvl w:val="0"/>
    </w:pPr>
    <w:rPr>
      <w:rFonts w:asciiTheme="majorHAnsi" w:eastAsiaTheme="majorEastAsia" w:hAnsiTheme="majorHAnsi" w:cstheme="majorBidi"/>
      <w:color w:val="2F5496" w:themeColor="accent1" w:themeShade="BF"/>
      <w:sz w:val="32"/>
      <w:szCs w:val="32"/>
      <w:lang w:bidi="ar-SA"/>
    </w:rPr>
  </w:style>
  <w:style w:type="paragraph" w:styleId="Heading2">
    <w:name w:val="heading 2"/>
    <w:basedOn w:val="Normal"/>
    <w:next w:val="Normal"/>
    <w:link w:val="Heading2Char"/>
    <w:uiPriority w:val="9"/>
    <w:unhideWhenUsed/>
    <w:qFormat/>
    <w:rsid w:val="008B5042"/>
    <w:pPr>
      <w:keepNext/>
      <w:keepLines/>
      <w:spacing w:before="40"/>
      <w:outlineLvl w:val="1"/>
    </w:pPr>
    <w:rPr>
      <w:rFonts w:asciiTheme="majorHAnsi" w:eastAsiaTheme="majorEastAsia" w:hAnsiTheme="majorHAnsi" w:cstheme="majorBidi"/>
      <w:color w:val="2F5496" w:themeColor="accent1" w:themeShade="BF"/>
      <w:sz w:val="26"/>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C738A9"/>
    <w:rPr>
      <w:sz w:val="16"/>
      <w:szCs w:val="16"/>
    </w:rPr>
  </w:style>
  <w:style w:type="paragraph" w:styleId="CommentText">
    <w:name w:val="annotation text"/>
    <w:basedOn w:val="Normal"/>
    <w:link w:val="CommentTextChar"/>
    <w:uiPriority w:val="99"/>
    <w:unhideWhenUsed/>
    <w:rsid w:val="00C738A9"/>
    <w:pPr>
      <w:spacing w:after="160"/>
    </w:pPr>
    <w:rPr>
      <w:sz w:val="20"/>
      <w:szCs w:val="20"/>
      <w:lang w:val="it-IT" w:bidi="ar-SA"/>
    </w:rPr>
  </w:style>
  <w:style w:type="character" w:customStyle="1" w:styleId="CommentTextChar">
    <w:name w:val="Comment Text Char"/>
    <w:basedOn w:val="DefaultParagraphFont"/>
    <w:link w:val="CommentText"/>
    <w:uiPriority w:val="99"/>
    <w:rsid w:val="00C738A9"/>
    <w:rPr>
      <w:sz w:val="20"/>
      <w:szCs w:val="20"/>
      <w:lang w:val="it-IT"/>
    </w:rPr>
  </w:style>
  <w:style w:type="paragraph" w:styleId="BalloonText">
    <w:name w:val="Balloon Text"/>
    <w:basedOn w:val="Normal"/>
    <w:link w:val="BalloonTextChar"/>
    <w:uiPriority w:val="99"/>
    <w:semiHidden/>
    <w:unhideWhenUsed/>
    <w:rsid w:val="00C738A9"/>
    <w:rPr>
      <w:sz w:val="18"/>
      <w:szCs w:val="18"/>
      <w:lang w:bidi="ar-SA"/>
    </w:rPr>
  </w:style>
  <w:style w:type="character" w:customStyle="1" w:styleId="BalloonTextChar">
    <w:name w:val="Balloon Text Char"/>
    <w:basedOn w:val="DefaultParagraphFont"/>
    <w:link w:val="BalloonText"/>
    <w:uiPriority w:val="99"/>
    <w:semiHidden/>
    <w:rsid w:val="00C738A9"/>
    <w:rPr>
      <w:rFonts w:ascii="Times New Roman" w:hAnsi="Times New Roman" w:cs="Times New Roman"/>
      <w:sz w:val="18"/>
      <w:szCs w:val="18"/>
    </w:rPr>
  </w:style>
  <w:style w:type="paragraph" w:styleId="ListParagraph">
    <w:name w:val="List Paragraph"/>
    <w:basedOn w:val="Normal"/>
    <w:uiPriority w:val="34"/>
    <w:qFormat/>
    <w:rsid w:val="00C738A9"/>
    <w:pPr>
      <w:ind w:left="720"/>
      <w:contextualSpacing/>
    </w:pPr>
    <w:rPr>
      <w:lang w:bidi="ar-SA"/>
    </w:rPr>
  </w:style>
  <w:style w:type="paragraph" w:styleId="CommentSubject">
    <w:name w:val="annotation subject"/>
    <w:basedOn w:val="CommentText"/>
    <w:next w:val="CommentText"/>
    <w:link w:val="CommentSubjectChar"/>
    <w:uiPriority w:val="99"/>
    <w:semiHidden/>
    <w:unhideWhenUsed/>
    <w:rsid w:val="00EB0D6E"/>
    <w:pPr>
      <w:spacing w:after="0"/>
    </w:pPr>
    <w:rPr>
      <w:b/>
      <w:bCs/>
      <w:lang w:val="en-GB"/>
    </w:rPr>
  </w:style>
  <w:style w:type="character" w:customStyle="1" w:styleId="CommentSubjectChar">
    <w:name w:val="Comment Subject Char"/>
    <w:basedOn w:val="CommentTextChar"/>
    <w:link w:val="CommentSubject"/>
    <w:uiPriority w:val="99"/>
    <w:semiHidden/>
    <w:rsid w:val="00EB0D6E"/>
    <w:rPr>
      <w:b/>
      <w:bCs/>
      <w:sz w:val="20"/>
      <w:szCs w:val="20"/>
      <w:lang w:val="it-IT"/>
    </w:rPr>
  </w:style>
  <w:style w:type="paragraph" w:customStyle="1" w:styleId="Body">
    <w:name w:val="Body"/>
    <w:rsid w:val="0037556D"/>
    <w:pPr>
      <w:pBdr>
        <w:top w:val="nil"/>
        <w:left w:val="nil"/>
        <w:bottom w:val="nil"/>
        <w:right w:val="nil"/>
        <w:between w:val="nil"/>
        <w:bar w:val="nil"/>
      </w:pBdr>
    </w:pPr>
    <w:rPr>
      <w:rFonts w:ascii="Times New Roman" w:eastAsia="Arial Unicode MS" w:hAnsi="Times New Roman" w:cs="Arial Unicode MS"/>
      <w:color w:val="000000"/>
      <w:u w:color="000000"/>
      <w:bdr w:val="nil"/>
      <w:lang w:val="en-US"/>
    </w:rPr>
  </w:style>
  <w:style w:type="paragraph" w:styleId="NormalWeb">
    <w:name w:val="Normal (Web)"/>
    <w:basedOn w:val="Normal"/>
    <w:uiPriority w:val="99"/>
    <w:unhideWhenUsed/>
    <w:rsid w:val="0047191B"/>
    <w:pPr>
      <w:spacing w:before="100" w:beforeAutospacing="1" w:after="100" w:afterAutospacing="1"/>
    </w:pPr>
    <w:rPr>
      <w:lang w:bidi="ar-SA"/>
    </w:rPr>
  </w:style>
  <w:style w:type="character" w:customStyle="1" w:styleId="Heading1Char">
    <w:name w:val="Heading 1 Char"/>
    <w:basedOn w:val="DefaultParagraphFont"/>
    <w:link w:val="Heading1"/>
    <w:uiPriority w:val="9"/>
    <w:rsid w:val="002F7C3F"/>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EC2816"/>
    <w:rPr>
      <w:rFonts w:ascii="Times New Roman" w:eastAsia="Times New Roman" w:hAnsi="Times New Roman" w:cs="Times New Roman"/>
    </w:rPr>
  </w:style>
  <w:style w:type="table" w:styleId="TableGrid">
    <w:name w:val="Table Grid"/>
    <w:basedOn w:val="TableNormal"/>
    <w:uiPriority w:val="39"/>
    <w:rsid w:val="003659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B5042"/>
    <w:pPr>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8B5042"/>
    <w:rPr>
      <w:rFonts w:asciiTheme="majorHAnsi" w:eastAsiaTheme="majorEastAsia" w:hAnsiTheme="majorHAnsi" w:cstheme="majorBidi"/>
      <w:spacing w:val="-10"/>
      <w:kern w:val="28"/>
      <w:sz w:val="56"/>
      <w:szCs w:val="71"/>
      <w:lang w:bidi="th-TH"/>
    </w:rPr>
  </w:style>
  <w:style w:type="character" w:customStyle="1" w:styleId="Heading2Char">
    <w:name w:val="Heading 2 Char"/>
    <w:basedOn w:val="DefaultParagraphFont"/>
    <w:link w:val="Heading2"/>
    <w:uiPriority w:val="9"/>
    <w:rsid w:val="008B5042"/>
    <w:rPr>
      <w:rFonts w:asciiTheme="majorHAnsi" w:eastAsiaTheme="majorEastAsia" w:hAnsiTheme="majorHAnsi" w:cstheme="majorBidi"/>
      <w:color w:val="2F5496" w:themeColor="accent1" w:themeShade="BF"/>
      <w:sz w:val="26"/>
      <w:szCs w:val="33"/>
      <w:lang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966537">
      <w:bodyDiv w:val="1"/>
      <w:marLeft w:val="0"/>
      <w:marRight w:val="0"/>
      <w:marTop w:val="0"/>
      <w:marBottom w:val="0"/>
      <w:divBdr>
        <w:top w:val="none" w:sz="0" w:space="0" w:color="auto"/>
        <w:left w:val="none" w:sz="0" w:space="0" w:color="auto"/>
        <w:bottom w:val="none" w:sz="0" w:space="0" w:color="auto"/>
        <w:right w:val="none" w:sz="0" w:space="0" w:color="auto"/>
      </w:divBdr>
    </w:div>
    <w:div w:id="95947145">
      <w:bodyDiv w:val="1"/>
      <w:marLeft w:val="0"/>
      <w:marRight w:val="0"/>
      <w:marTop w:val="0"/>
      <w:marBottom w:val="0"/>
      <w:divBdr>
        <w:top w:val="none" w:sz="0" w:space="0" w:color="auto"/>
        <w:left w:val="none" w:sz="0" w:space="0" w:color="auto"/>
        <w:bottom w:val="none" w:sz="0" w:space="0" w:color="auto"/>
        <w:right w:val="none" w:sz="0" w:space="0" w:color="auto"/>
      </w:divBdr>
    </w:div>
    <w:div w:id="135101414">
      <w:bodyDiv w:val="1"/>
      <w:marLeft w:val="0"/>
      <w:marRight w:val="0"/>
      <w:marTop w:val="0"/>
      <w:marBottom w:val="0"/>
      <w:divBdr>
        <w:top w:val="none" w:sz="0" w:space="0" w:color="auto"/>
        <w:left w:val="none" w:sz="0" w:space="0" w:color="auto"/>
        <w:bottom w:val="none" w:sz="0" w:space="0" w:color="auto"/>
        <w:right w:val="none" w:sz="0" w:space="0" w:color="auto"/>
      </w:divBdr>
    </w:div>
    <w:div w:id="220557138">
      <w:bodyDiv w:val="1"/>
      <w:marLeft w:val="0"/>
      <w:marRight w:val="0"/>
      <w:marTop w:val="0"/>
      <w:marBottom w:val="0"/>
      <w:divBdr>
        <w:top w:val="none" w:sz="0" w:space="0" w:color="auto"/>
        <w:left w:val="none" w:sz="0" w:space="0" w:color="auto"/>
        <w:bottom w:val="none" w:sz="0" w:space="0" w:color="auto"/>
        <w:right w:val="none" w:sz="0" w:space="0" w:color="auto"/>
      </w:divBdr>
      <w:divsChild>
        <w:div w:id="277373645">
          <w:marLeft w:val="0"/>
          <w:marRight w:val="0"/>
          <w:marTop w:val="0"/>
          <w:marBottom w:val="0"/>
          <w:divBdr>
            <w:top w:val="none" w:sz="0" w:space="0" w:color="auto"/>
            <w:left w:val="none" w:sz="0" w:space="0" w:color="auto"/>
            <w:bottom w:val="none" w:sz="0" w:space="0" w:color="auto"/>
            <w:right w:val="none" w:sz="0" w:space="0" w:color="auto"/>
          </w:divBdr>
        </w:div>
      </w:divsChild>
    </w:div>
    <w:div w:id="254485042">
      <w:bodyDiv w:val="1"/>
      <w:marLeft w:val="0"/>
      <w:marRight w:val="0"/>
      <w:marTop w:val="0"/>
      <w:marBottom w:val="0"/>
      <w:divBdr>
        <w:top w:val="none" w:sz="0" w:space="0" w:color="auto"/>
        <w:left w:val="none" w:sz="0" w:space="0" w:color="auto"/>
        <w:bottom w:val="none" w:sz="0" w:space="0" w:color="auto"/>
        <w:right w:val="none" w:sz="0" w:space="0" w:color="auto"/>
      </w:divBdr>
    </w:div>
    <w:div w:id="270286646">
      <w:bodyDiv w:val="1"/>
      <w:marLeft w:val="0"/>
      <w:marRight w:val="0"/>
      <w:marTop w:val="0"/>
      <w:marBottom w:val="0"/>
      <w:divBdr>
        <w:top w:val="none" w:sz="0" w:space="0" w:color="auto"/>
        <w:left w:val="none" w:sz="0" w:space="0" w:color="auto"/>
        <w:bottom w:val="none" w:sz="0" w:space="0" w:color="auto"/>
        <w:right w:val="none" w:sz="0" w:space="0" w:color="auto"/>
      </w:divBdr>
      <w:divsChild>
        <w:div w:id="1860270010">
          <w:marLeft w:val="0"/>
          <w:marRight w:val="0"/>
          <w:marTop w:val="0"/>
          <w:marBottom w:val="0"/>
          <w:divBdr>
            <w:top w:val="none" w:sz="0" w:space="0" w:color="auto"/>
            <w:left w:val="none" w:sz="0" w:space="0" w:color="auto"/>
            <w:bottom w:val="none" w:sz="0" w:space="0" w:color="auto"/>
            <w:right w:val="none" w:sz="0" w:space="0" w:color="auto"/>
          </w:divBdr>
        </w:div>
      </w:divsChild>
    </w:div>
    <w:div w:id="310644925">
      <w:bodyDiv w:val="1"/>
      <w:marLeft w:val="0"/>
      <w:marRight w:val="0"/>
      <w:marTop w:val="0"/>
      <w:marBottom w:val="0"/>
      <w:divBdr>
        <w:top w:val="none" w:sz="0" w:space="0" w:color="auto"/>
        <w:left w:val="none" w:sz="0" w:space="0" w:color="auto"/>
        <w:bottom w:val="none" w:sz="0" w:space="0" w:color="auto"/>
        <w:right w:val="none" w:sz="0" w:space="0" w:color="auto"/>
      </w:divBdr>
    </w:div>
    <w:div w:id="356008009">
      <w:bodyDiv w:val="1"/>
      <w:marLeft w:val="0"/>
      <w:marRight w:val="0"/>
      <w:marTop w:val="0"/>
      <w:marBottom w:val="0"/>
      <w:divBdr>
        <w:top w:val="none" w:sz="0" w:space="0" w:color="auto"/>
        <w:left w:val="none" w:sz="0" w:space="0" w:color="auto"/>
        <w:bottom w:val="none" w:sz="0" w:space="0" w:color="auto"/>
        <w:right w:val="none" w:sz="0" w:space="0" w:color="auto"/>
      </w:divBdr>
    </w:div>
    <w:div w:id="469057224">
      <w:bodyDiv w:val="1"/>
      <w:marLeft w:val="0"/>
      <w:marRight w:val="0"/>
      <w:marTop w:val="0"/>
      <w:marBottom w:val="0"/>
      <w:divBdr>
        <w:top w:val="none" w:sz="0" w:space="0" w:color="auto"/>
        <w:left w:val="none" w:sz="0" w:space="0" w:color="auto"/>
        <w:bottom w:val="none" w:sz="0" w:space="0" w:color="auto"/>
        <w:right w:val="none" w:sz="0" w:space="0" w:color="auto"/>
      </w:divBdr>
    </w:div>
    <w:div w:id="491218363">
      <w:bodyDiv w:val="1"/>
      <w:marLeft w:val="0"/>
      <w:marRight w:val="0"/>
      <w:marTop w:val="0"/>
      <w:marBottom w:val="0"/>
      <w:divBdr>
        <w:top w:val="none" w:sz="0" w:space="0" w:color="auto"/>
        <w:left w:val="none" w:sz="0" w:space="0" w:color="auto"/>
        <w:bottom w:val="none" w:sz="0" w:space="0" w:color="auto"/>
        <w:right w:val="none" w:sz="0" w:space="0" w:color="auto"/>
      </w:divBdr>
    </w:div>
    <w:div w:id="514461490">
      <w:bodyDiv w:val="1"/>
      <w:marLeft w:val="0"/>
      <w:marRight w:val="0"/>
      <w:marTop w:val="0"/>
      <w:marBottom w:val="0"/>
      <w:divBdr>
        <w:top w:val="none" w:sz="0" w:space="0" w:color="auto"/>
        <w:left w:val="none" w:sz="0" w:space="0" w:color="auto"/>
        <w:bottom w:val="none" w:sz="0" w:space="0" w:color="auto"/>
        <w:right w:val="none" w:sz="0" w:space="0" w:color="auto"/>
      </w:divBdr>
      <w:divsChild>
        <w:div w:id="1319072067">
          <w:marLeft w:val="0"/>
          <w:marRight w:val="0"/>
          <w:marTop w:val="0"/>
          <w:marBottom w:val="0"/>
          <w:divBdr>
            <w:top w:val="none" w:sz="0" w:space="0" w:color="auto"/>
            <w:left w:val="none" w:sz="0" w:space="0" w:color="auto"/>
            <w:bottom w:val="none" w:sz="0" w:space="0" w:color="auto"/>
            <w:right w:val="none" w:sz="0" w:space="0" w:color="auto"/>
          </w:divBdr>
        </w:div>
      </w:divsChild>
    </w:div>
    <w:div w:id="525599906">
      <w:bodyDiv w:val="1"/>
      <w:marLeft w:val="0"/>
      <w:marRight w:val="0"/>
      <w:marTop w:val="0"/>
      <w:marBottom w:val="0"/>
      <w:divBdr>
        <w:top w:val="none" w:sz="0" w:space="0" w:color="auto"/>
        <w:left w:val="none" w:sz="0" w:space="0" w:color="auto"/>
        <w:bottom w:val="none" w:sz="0" w:space="0" w:color="auto"/>
        <w:right w:val="none" w:sz="0" w:space="0" w:color="auto"/>
      </w:divBdr>
      <w:divsChild>
        <w:div w:id="1362168328">
          <w:marLeft w:val="0"/>
          <w:marRight w:val="0"/>
          <w:marTop w:val="0"/>
          <w:marBottom w:val="0"/>
          <w:divBdr>
            <w:top w:val="none" w:sz="0" w:space="0" w:color="auto"/>
            <w:left w:val="none" w:sz="0" w:space="0" w:color="auto"/>
            <w:bottom w:val="none" w:sz="0" w:space="0" w:color="auto"/>
            <w:right w:val="none" w:sz="0" w:space="0" w:color="auto"/>
          </w:divBdr>
        </w:div>
      </w:divsChild>
    </w:div>
    <w:div w:id="531848387">
      <w:bodyDiv w:val="1"/>
      <w:marLeft w:val="0"/>
      <w:marRight w:val="0"/>
      <w:marTop w:val="0"/>
      <w:marBottom w:val="0"/>
      <w:divBdr>
        <w:top w:val="none" w:sz="0" w:space="0" w:color="auto"/>
        <w:left w:val="none" w:sz="0" w:space="0" w:color="auto"/>
        <w:bottom w:val="none" w:sz="0" w:space="0" w:color="auto"/>
        <w:right w:val="none" w:sz="0" w:space="0" w:color="auto"/>
      </w:divBdr>
    </w:div>
    <w:div w:id="565530423">
      <w:bodyDiv w:val="1"/>
      <w:marLeft w:val="0"/>
      <w:marRight w:val="0"/>
      <w:marTop w:val="0"/>
      <w:marBottom w:val="0"/>
      <w:divBdr>
        <w:top w:val="none" w:sz="0" w:space="0" w:color="auto"/>
        <w:left w:val="none" w:sz="0" w:space="0" w:color="auto"/>
        <w:bottom w:val="none" w:sz="0" w:space="0" w:color="auto"/>
        <w:right w:val="none" w:sz="0" w:space="0" w:color="auto"/>
      </w:divBdr>
      <w:divsChild>
        <w:div w:id="1352533954">
          <w:marLeft w:val="720"/>
          <w:marRight w:val="0"/>
          <w:marTop w:val="240"/>
          <w:marBottom w:val="0"/>
          <w:divBdr>
            <w:top w:val="none" w:sz="0" w:space="0" w:color="auto"/>
            <w:left w:val="none" w:sz="0" w:space="0" w:color="auto"/>
            <w:bottom w:val="none" w:sz="0" w:space="0" w:color="auto"/>
            <w:right w:val="none" w:sz="0" w:space="0" w:color="auto"/>
          </w:divBdr>
        </w:div>
        <w:div w:id="1421295199">
          <w:marLeft w:val="720"/>
          <w:marRight w:val="0"/>
          <w:marTop w:val="240"/>
          <w:marBottom w:val="0"/>
          <w:divBdr>
            <w:top w:val="none" w:sz="0" w:space="0" w:color="auto"/>
            <w:left w:val="none" w:sz="0" w:space="0" w:color="auto"/>
            <w:bottom w:val="none" w:sz="0" w:space="0" w:color="auto"/>
            <w:right w:val="none" w:sz="0" w:space="0" w:color="auto"/>
          </w:divBdr>
        </w:div>
        <w:div w:id="1468736820">
          <w:marLeft w:val="720"/>
          <w:marRight w:val="0"/>
          <w:marTop w:val="240"/>
          <w:marBottom w:val="0"/>
          <w:divBdr>
            <w:top w:val="none" w:sz="0" w:space="0" w:color="auto"/>
            <w:left w:val="none" w:sz="0" w:space="0" w:color="auto"/>
            <w:bottom w:val="none" w:sz="0" w:space="0" w:color="auto"/>
            <w:right w:val="none" w:sz="0" w:space="0" w:color="auto"/>
          </w:divBdr>
        </w:div>
        <w:div w:id="1777940447">
          <w:marLeft w:val="720"/>
          <w:marRight w:val="0"/>
          <w:marTop w:val="240"/>
          <w:marBottom w:val="0"/>
          <w:divBdr>
            <w:top w:val="none" w:sz="0" w:space="0" w:color="auto"/>
            <w:left w:val="none" w:sz="0" w:space="0" w:color="auto"/>
            <w:bottom w:val="none" w:sz="0" w:space="0" w:color="auto"/>
            <w:right w:val="none" w:sz="0" w:space="0" w:color="auto"/>
          </w:divBdr>
        </w:div>
        <w:div w:id="2077972396">
          <w:marLeft w:val="720"/>
          <w:marRight w:val="0"/>
          <w:marTop w:val="240"/>
          <w:marBottom w:val="0"/>
          <w:divBdr>
            <w:top w:val="none" w:sz="0" w:space="0" w:color="auto"/>
            <w:left w:val="none" w:sz="0" w:space="0" w:color="auto"/>
            <w:bottom w:val="none" w:sz="0" w:space="0" w:color="auto"/>
            <w:right w:val="none" w:sz="0" w:space="0" w:color="auto"/>
          </w:divBdr>
        </w:div>
      </w:divsChild>
    </w:div>
    <w:div w:id="566963617">
      <w:bodyDiv w:val="1"/>
      <w:marLeft w:val="0"/>
      <w:marRight w:val="0"/>
      <w:marTop w:val="0"/>
      <w:marBottom w:val="0"/>
      <w:divBdr>
        <w:top w:val="none" w:sz="0" w:space="0" w:color="auto"/>
        <w:left w:val="none" w:sz="0" w:space="0" w:color="auto"/>
        <w:bottom w:val="none" w:sz="0" w:space="0" w:color="auto"/>
        <w:right w:val="none" w:sz="0" w:space="0" w:color="auto"/>
      </w:divBdr>
    </w:div>
    <w:div w:id="577373186">
      <w:bodyDiv w:val="1"/>
      <w:marLeft w:val="0"/>
      <w:marRight w:val="0"/>
      <w:marTop w:val="0"/>
      <w:marBottom w:val="0"/>
      <w:divBdr>
        <w:top w:val="none" w:sz="0" w:space="0" w:color="auto"/>
        <w:left w:val="none" w:sz="0" w:space="0" w:color="auto"/>
        <w:bottom w:val="none" w:sz="0" w:space="0" w:color="auto"/>
        <w:right w:val="none" w:sz="0" w:space="0" w:color="auto"/>
      </w:divBdr>
    </w:div>
    <w:div w:id="613512817">
      <w:bodyDiv w:val="1"/>
      <w:marLeft w:val="0"/>
      <w:marRight w:val="0"/>
      <w:marTop w:val="0"/>
      <w:marBottom w:val="0"/>
      <w:divBdr>
        <w:top w:val="none" w:sz="0" w:space="0" w:color="auto"/>
        <w:left w:val="none" w:sz="0" w:space="0" w:color="auto"/>
        <w:bottom w:val="none" w:sz="0" w:space="0" w:color="auto"/>
        <w:right w:val="none" w:sz="0" w:space="0" w:color="auto"/>
      </w:divBdr>
    </w:div>
    <w:div w:id="629749262">
      <w:bodyDiv w:val="1"/>
      <w:marLeft w:val="0"/>
      <w:marRight w:val="0"/>
      <w:marTop w:val="0"/>
      <w:marBottom w:val="0"/>
      <w:divBdr>
        <w:top w:val="none" w:sz="0" w:space="0" w:color="auto"/>
        <w:left w:val="none" w:sz="0" w:space="0" w:color="auto"/>
        <w:bottom w:val="none" w:sz="0" w:space="0" w:color="auto"/>
        <w:right w:val="none" w:sz="0" w:space="0" w:color="auto"/>
      </w:divBdr>
    </w:div>
    <w:div w:id="656109145">
      <w:bodyDiv w:val="1"/>
      <w:marLeft w:val="0"/>
      <w:marRight w:val="0"/>
      <w:marTop w:val="0"/>
      <w:marBottom w:val="0"/>
      <w:divBdr>
        <w:top w:val="none" w:sz="0" w:space="0" w:color="auto"/>
        <w:left w:val="none" w:sz="0" w:space="0" w:color="auto"/>
        <w:bottom w:val="none" w:sz="0" w:space="0" w:color="auto"/>
        <w:right w:val="none" w:sz="0" w:space="0" w:color="auto"/>
      </w:divBdr>
    </w:div>
    <w:div w:id="658002518">
      <w:bodyDiv w:val="1"/>
      <w:marLeft w:val="0"/>
      <w:marRight w:val="0"/>
      <w:marTop w:val="0"/>
      <w:marBottom w:val="0"/>
      <w:divBdr>
        <w:top w:val="none" w:sz="0" w:space="0" w:color="auto"/>
        <w:left w:val="none" w:sz="0" w:space="0" w:color="auto"/>
        <w:bottom w:val="none" w:sz="0" w:space="0" w:color="auto"/>
        <w:right w:val="none" w:sz="0" w:space="0" w:color="auto"/>
      </w:divBdr>
      <w:divsChild>
        <w:div w:id="228998663">
          <w:marLeft w:val="720"/>
          <w:marRight w:val="0"/>
          <w:marTop w:val="240"/>
          <w:marBottom w:val="0"/>
          <w:divBdr>
            <w:top w:val="none" w:sz="0" w:space="0" w:color="auto"/>
            <w:left w:val="none" w:sz="0" w:space="0" w:color="auto"/>
            <w:bottom w:val="none" w:sz="0" w:space="0" w:color="auto"/>
            <w:right w:val="none" w:sz="0" w:space="0" w:color="auto"/>
          </w:divBdr>
        </w:div>
        <w:div w:id="450904576">
          <w:marLeft w:val="720"/>
          <w:marRight w:val="0"/>
          <w:marTop w:val="240"/>
          <w:marBottom w:val="0"/>
          <w:divBdr>
            <w:top w:val="none" w:sz="0" w:space="0" w:color="auto"/>
            <w:left w:val="none" w:sz="0" w:space="0" w:color="auto"/>
            <w:bottom w:val="none" w:sz="0" w:space="0" w:color="auto"/>
            <w:right w:val="none" w:sz="0" w:space="0" w:color="auto"/>
          </w:divBdr>
        </w:div>
        <w:div w:id="906115738">
          <w:marLeft w:val="720"/>
          <w:marRight w:val="0"/>
          <w:marTop w:val="240"/>
          <w:marBottom w:val="0"/>
          <w:divBdr>
            <w:top w:val="none" w:sz="0" w:space="0" w:color="auto"/>
            <w:left w:val="none" w:sz="0" w:space="0" w:color="auto"/>
            <w:bottom w:val="none" w:sz="0" w:space="0" w:color="auto"/>
            <w:right w:val="none" w:sz="0" w:space="0" w:color="auto"/>
          </w:divBdr>
        </w:div>
        <w:div w:id="958679268">
          <w:marLeft w:val="720"/>
          <w:marRight w:val="0"/>
          <w:marTop w:val="240"/>
          <w:marBottom w:val="0"/>
          <w:divBdr>
            <w:top w:val="none" w:sz="0" w:space="0" w:color="auto"/>
            <w:left w:val="none" w:sz="0" w:space="0" w:color="auto"/>
            <w:bottom w:val="none" w:sz="0" w:space="0" w:color="auto"/>
            <w:right w:val="none" w:sz="0" w:space="0" w:color="auto"/>
          </w:divBdr>
        </w:div>
        <w:div w:id="1171482782">
          <w:marLeft w:val="720"/>
          <w:marRight w:val="0"/>
          <w:marTop w:val="240"/>
          <w:marBottom w:val="0"/>
          <w:divBdr>
            <w:top w:val="none" w:sz="0" w:space="0" w:color="auto"/>
            <w:left w:val="none" w:sz="0" w:space="0" w:color="auto"/>
            <w:bottom w:val="none" w:sz="0" w:space="0" w:color="auto"/>
            <w:right w:val="none" w:sz="0" w:space="0" w:color="auto"/>
          </w:divBdr>
        </w:div>
      </w:divsChild>
    </w:div>
    <w:div w:id="677775806">
      <w:bodyDiv w:val="1"/>
      <w:marLeft w:val="0"/>
      <w:marRight w:val="0"/>
      <w:marTop w:val="0"/>
      <w:marBottom w:val="0"/>
      <w:divBdr>
        <w:top w:val="none" w:sz="0" w:space="0" w:color="auto"/>
        <w:left w:val="none" w:sz="0" w:space="0" w:color="auto"/>
        <w:bottom w:val="none" w:sz="0" w:space="0" w:color="auto"/>
        <w:right w:val="none" w:sz="0" w:space="0" w:color="auto"/>
      </w:divBdr>
    </w:div>
    <w:div w:id="700786766">
      <w:bodyDiv w:val="1"/>
      <w:marLeft w:val="0"/>
      <w:marRight w:val="0"/>
      <w:marTop w:val="0"/>
      <w:marBottom w:val="0"/>
      <w:divBdr>
        <w:top w:val="none" w:sz="0" w:space="0" w:color="auto"/>
        <w:left w:val="none" w:sz="0" w:space="0" w:color="auto"/>
        <w:bottom w:val="none" w:sz="0" w:space="0" w:color="auto"/>
        <w:right w:val="none" w:sz="0" w:space="0" w:color="auto"/>
      </w:divBdr>
      <w:divsChild>
        <w:div w:id="1135562309">
          <w:marLeft w:val="0"/>
          <w:marRight w:val="0"/>
          <w:marTop w:val="0"/>
          <w:marBottom w:val="0"/>
          <w:divBdr>
            <w:top w:val="none" w:sz="0" w:space="0" w:color="auto"/>
            <w:left w:val="none" w:sz="0" w:space="0" w:color="auto"/>
            <w:bottom w:val="none" w:sz="0" w:space="0" w:color="auto"/>
            <w:right w:val="none" w:sz="0" w:space="0" w:color="auto"/>
          </w:divBdr>
        </w:div>
      </w:divsChild>
    </w:div>
    <w:div w:id="776951842">
      <w:bodyDiv w:val="1"/>
      <w:marLeft w:val="0"/>
      <w:marRight w:val="0"/>
      <w:marTop w:val="0"/>
      <w:marBottom w:val="0"/>
      <w:divBdr>
        <w:top w:val="none" w:sz="0" w:space="0" w:color="auto"/>
        <w:left w:val="none" w:sz="0" w:space="0" w:color="auto"/>
        <w:bottom w:val="none" w:sz="0" w:space="0" w:color="auto"/>
        <w:right w:val="none" w:sz="0" w:space="0" w:color="auto"/>
      </w:divBdr>
    </w:div>
    <w:div w:id="863131009">
      <w:bodyDiv w:val="1"/>
      <w:marLeft w:val="0"/>
      <w:marRight w:val="0"/>
      <w:marTop w:val="0"/>
      <w:marBottom w:val="0"/>
      <w:divBdr>
        <w:top w:val="none" w:sz="0" w:space="0" w:color="auto"/>
        <w:left w:val="none" w:sz="0" w:space="0" w:color="auto"/>
        <w:bottom w:val="none" w:sz="0" w:space="0" w:color="auto"/>
        <w:right w:val="none" w:sz="0" w:space="0" w:color="auto"/>
      </w:divBdr>
    </w:div>
    <w:div w:id="893543272">
      <w:bodyDiv w:val="1"/>
      <w:marLeft w:val="0"/>
      <w:marRight w:val="0"/>
      <w:marTop w:val="0"/>
      <w:marBottom w:val="0"/>
      <w:divBdr>
        <w:top w:val="none" w:sz="0" w:space="0" w:color="auto"/>
        <w:left w:val="none" w:sz="0" w:space="0" w:color="auto"/>
        <w:bottom w:val="none" w:sz="0" w:space="0" w:color="auto"/>
        <w:right w:val="none" w:sz="0" w:space="0" w:color="auto"/>
      </w:divBdr>
    </w:div>
    <w:div w:id="896932881">
      <w:bodyDiv w:val="1"/>
      <w:marLeft w:val="0"/>
      <w:marRight w:val="0"/>
      <w:marTop w:val="0"/>
      <w:marBottom w:val="0"/>
      <w:divBdr>
        <w:top w:val="none" w:sz="0" w:space="0" w:color="auto"/>
        <w:left w:val="none" w:sz="0" w:space="0" w:color="auto"/>
        <w:bottom w:val="none" w:sz="0" w:space="0" w:color="auto"/>
        <w:right w:val="none" w:sz="0" w:space="0" w:color="auto"/>
      </w:divBdr>
    </w:div>
    <w:div w:id="925764834">
      <w:bodyDiv w:val="1"/>
      <w:marLeft w:val="0"/>
      <w:marRight w:val="0"/>
      <w:marTop w:val="0"/>
      <w:marBottom w:val="0"/>
      <w:divBdr>
        <w:top w:val="none" w:sz="0" w:space="0" w:color="auto"/>
        <w:left w:val="none" w:sz="0" w:space="0" w:color="auto"/>
        <w:bottom w:val="none" w:sz="0" w:space="0" w:color="auto"/>
        <w:right w:val="none" w:sz="0" w:space="0" w:color="auto"/>
      </w:divBdr>
      <w:divsChild>
        <w:div w:id="397434953">
          <w:marLeft w:val="0"/>
          <w:marRight w:val="0"/>
          <w:marTop w:val="0"/>
          <w:marBottom w:val="0"/>
          <w:divBdr>
            <w:top w:val="none" w:sz="0" w:space="0" w:color="auto"/>
            <w:left w:val="none" w:sz="0" w:space="0" w:color="auto"/>
            <w:bottom w:val="none" w:sz="0" w:space="0" w:color="auto"/>
            <w:right w:val="none" w:sz="0" w:space="0" w:color="auto"/>
          </w:divBdr>
        </w:div>
      </w:divsChild>
    </w:div>
    <w:div w:id="940651597">
      <w:bodyDiv w:val="1"/>
      <w:marLeft w:val="0"/>
      <w:marRight w:val="0"/>
      <w:marTop w:val="0"/>
      <w:marBottom w:val="0"/>
      <w:divBdr>
        <w:top w:val="none" w:sz="0" w:space="0" w:color="auto"/>
        <w:left w:val="none" w:sz="0" w:space="0" w:color="auto"/>
        <w:bottom w:val="none" w:sz="0" w:space="0" w:color="auto"/>
        <w:right w:val="none" w:sz="0" w:space="0" w:color="auto"/>
      </w:divBdr>
    </w:div>
    <w:div w:id="942883961">
      <w:bodyDiv w:val="1"/>
      <w:marLeft w:val="0"/>
      <w:marRight w:val="0"/>
      <w:marTop w:val="0"/>
      <w:marBottom w:val="0"/>
      <w:divBdr>
        <w:top w:val="none" w:sz="0" w:space="0" w:color="auto"/>
        <w:left w:val="none" w:sz="0" w:space="0" w:color="auto"/>
        <w:bottom w:val="none" w:sz="0" w:space="0" w:color="auto"/>
        <w:right w:val="none" w:sz="0" w:space="0" w:color="auto"/>
      </w:divBdr>
    </w:div>
    <w:div w:id="949359452">
      <w:bodyDiv w:val="1"/>
      <w:marLeft w:val="0"/>
      <w:marRight w:val="0"/>
      <w:marTop w:val="0"/>
      <w:marBottom w:val="0"/>
      <w:divBdr>
        <w:top w:val="none" w:sz="0" w:space="0" w:color="auto"/>
        <w:left w:val="none" w:sz="0" w:space="0" w:color="auto"/>
        <w:bottom w:val="none" w:sz="0" w:space="0" w:color="auto"/>
        <w:right w:val="none" w:sz="0" w:space="0" w:color="auto"/>
      </w:divBdr>
    </w:div>
    <w:div w:id="988441034">
      <w:bodyDiv w:val="1"/>
      <w:marLeft w:val="0"/>
      <w:marRight w:val="0"/>
      <w:marTop w:val="0"/>
      <w:marBottom w:val="0"/>
      <w:divBdr>
        <w:top w:val="none" w:sz="0" w:space="0" w:color="auto"/>
        <w:left w:val="none" w:sz="0" w:space="0" w:color="auto"/>
        <w:bottom w:val="none" w:sz="0" w:space="0" w:color="auto"/>
        <w:right w:val="none" w:sz="0" w:space="0" w:color="auto"/>
      </w:divBdr>
    </w:div>
    <w:div w:id="1004043224">
      <w:bodyDiv w:val="1"/>
      <w:marLeft w:val="0"/>
      <w:marRight w:val="0"/>
      <w:marTop w:val="0"/>
      <w:marBottom w:val="0"/>
      <w:divBdr>
        <w:top w:val="none" w:sz="0" w:space="0" w:color="auto"/>
        <w:left w:val="none" w:sz="0" w:space="0" w:color="auto"/>
        <w:bottom w:val="none" w:sz="0" w:space="0" w:color="auto"/>
        <w:right w:val="none" w:sz="0" w:space="0" w:color="auto"/>
      </w:divBdr>
    </w:div>
    <w:div w:id="1045057150">
      <w:bodyDiv w:val="1"/>
      <w:marLeft w:val="0"/>
      <w:marRight w:val="0"/>
      <w:marTop w:val="0"/>
      <w:marBottom w:val="0"/>
      <w:divBdr>
        <w:top w:val="none" w:sz="0" w:space="0" w:color="auto"/>
        <w:left w:val="none" w:sz="0" w:space="0" w:color="auto"/>
        <w:bottom w:val="none" w:sz="0" w:space="0" w:color="auto"/>
        <w:right w:val="none" w:sz="0" w:space="0" w:color="auto"/>
      </w:divBdr>
    </w:div>
    <w:div w:id="1050303410">
      <w:bodyDiv w:val="1"/>
      <w:marLeft w:val="0"/>
      <w:marRight w:val="0"/>
      <w:marTop w:val="0"/>
      <w:marBottom w:val="0"/>
      <w:divBdr>
        <w:top w:val="none" w:sz="0" w:space="0" w:color="auto"/>
        <w:left w:val="none" w:sz="0" w:space="0" w:color="auto"/>
        <w:bottom w:val="none" w:sz="0" w:space="0" w:color="auto"/>
        <w:right w:val="none" w:sz="0" w:space="0" w:color="auto"/>
      </w:divBdr>
    </w:div>
    <w:div w:id="1053967854">
      <w:bodyDiv w:val="1"/>
      <w:marLeft w:val="0"/>
      <w:marRight w:val="0"/>
      <w:marTop w:val="0"/>
      <w:marBottom w:val="0"/>
      <w:divBdr>
        <w:top w:val="none" w:sz="0" w:space="0" w:color="auto"/>
        <w:left w:val="none" w:sz="0" w:space="0" w:color="auto"/>
        <w:bottom w:val="none" w:sz="0" w:space="0" w:color="auto"/>
        <w:right w:val="none" w:sz="0" w:space="0" w:color="auto"/>
      </w:divBdr>
    </w:div>
    <w:div w:id="1113477359">
      <w:bodyDiv w:val="1"/>
      <w:marLeft w:val="0"/>
      <w:marRight w:val="0"/>
      <w:marTop w:val="0"/>
      <w:marBottom w:val="0"/>
      <w:divBdr>
        <w:top w:val="none" w:sz="0" w:space="0" w:color="auto"/>
        <w:left w:val="none" w:sz="0" w:space="0" w:color="auto"/>
        <w:bottom w:val="none" w:sz="0" w:space="0" w:color="auto"/>
        <w:right w:val="none" w:sz="0" w:space="0" w:color="auto"/>
      </w:divBdr>
    </w:div>
    <w:div w:id="1201868093">
      <w:bodyDiv w:val="1"/>
      <w:marLeft w:val="0"/>
      <w:marRight w:val="0"/>
      <w:marTop w:val="0"/>
      <w:marBottom w:val="0"/>
      <w:divBdr>
        <w:top w:val="none" w:sz="0" w:space="0" w:color="auto"/>
        <w:left w:val="none" w:sz="0" w:space="0" w:color="auto"/>
        <w:bottom w:val="none" w:sz="0" w:space="0" w:color="auto"/>
        <w:right w:val="none" w:sz="0" w:space="0" w:color="auto"/>
      </w:divBdr>
    </w:div>
    <w:div w:id="1218933743">
      <w:bodyDiv w:val="1"/>
      <w:marLeft w:val="0"/>
      <w:marRight w:val="0"/>
      <w:marTop w:val="0"/>
      <w:marBottom w:val="0"/>
      <w:divBdr>
        <w:top w:val="none" w:sz="0" w:space="0" w:color="auto"/>
        <w:left w:val="none" w:sz="0" w:space="0" w:color="auto"/>
        <w:bottom w:val="none" w:sz="0" w:space="0" w:color="auto"/>
        <w:right w:val="none" w:sz="0" w:space="0" w:color="auto"/>
      </w:divBdr>
    </w:div>
    <w:div w:id="1266112286">
      <w:bodyDiv w:val="1"/>
      <w:marLeft w:val="0"/>
      <w:marRight w:val="0"/>
      <w:marTop w:val="0"/>
      <w:marBottom w:val="0"/>
      <w:divBdr>
        <w:top w:val="none" w:sz="0" w:space="0" w:color="auto"/>
        <w:left w:val="none" w:sz="0" w:space="0" w:color="auto"/>
        <w:bottom w:val="none" w:sz="0" w:space="0" w:color="auto"/>
        <w:right w:val="none" w:sz="0" w:space="0" w:color="auto"/>
      </w:divBdr>
    </w:div>
    <w:div w:id="1276477032">
      <w:bodyDiv w:val="1"/>
      <w:marLeft w:val="0"/>
      <w:marRight w:val="0"/>
      <w:marTop w:val="0"/>
      <w:marBottom w:val="0"/>
      <w:divBdr>
        <w:top w:val="none" w:sz="0" w:space="0" w:color="auto"/>
        <w:left w:val="none" w:sz="0" w:space="0" w:color="auto"/>
        <w:bottom w:val="none" w:sz="0" w:space="0" w:color="auto"/>
        <w:right w:val="none" w:sz="0" w:space="0" w:color="auto"/>
      </w:divBdr>
    </w:div>
    <w:div w:id="1364476902">
      <w:bodyDiv w:val="1"/>
      <w:marLeft w:val="0"/>
      <w:marRight w:val="0"/>
      <w:marTop w:val="0"/>
      <w:marBottom w:val="0"/>
      <w:divBdr>
        <w:top w:val="none" w:sz="0" w:space="0" w:color="auto"/>
        <w:left w:val="none" w:sz="0" w:space="0" w:color="auto"/>
        <w:bottom w:val="none" w:sz="0" w:space="0" w:color="auto"/>
        <w:right w:val="none" w:sz="0" w:space="0" w:color="auto"/>
      </w:divBdr>
    </w:div>
    <w:div w:id="1372533305">
      <w:bodyDiv w:val="1"/>
      <w:marLeft w:val="0"/>
      <w:marRight w:val="0"/>
      <w:marTop w:val="0"/>
      <w:marBottom w:val="0"/>
      <w:divBdr>
        <w:top w:val="none" w:sz="0" w:space="0" w:color="auto"/>
        <w:left w:val="none" w:sz="0" w:space="0" w:color="auto"/>
        <w:bottom w:val="none" w:sz="0" w:space="0" w:color="auto"/>
        <w:right w:val="none" w:sz="0" w:space="0" w:color="auto"/>
      </w:divBdr>
    </w:div>
    <w:div w:id="1428891496">
      <w:bodyDiv w:val="1"/>
      <w:marLeft w:val="0"/>
      <w:marRight w:val="0"/>
      <w:marTop w:val="0"/>
      <w:marBottom w:val="0"/>
      <w:divBdr>
        <w:top w:val="none" w:sz="0" w:space="0" w:color="auto"/>
        <w:left w:val="none" w:sz="0" w:space="0" w:color="auto"/>
        <w:bottom w:val="none" w:sz="0" w:space="0" w:color="auto"/>
        <w:right w:val="none" w:sz="0" w:space="0" w:color="auto"/>
      </w:divBdr>
    </w:div>
    <w:div w:id="1467969982">
      <w:bodyDiv w:val="1"/>
      <w:marLeft w:val="0"/>
      <w:marRight w:val="0"/>
      <w:marTop w:val="0"/>
      <w:marBottom w:val="0"/>
      <w:divBdr>
        <w:top w:val="none" w:sz="0" w:space="0" w:color="auto"/>
        <w:left w:val="none" w:sz="0" w:space="0" w:color="auto"/>
        <w:bottom w:val="none" w:sz="0" w:space="0" w:color="auto"/>
        <w:right w:val="none" w:sz="0" w:space="0" w:color="auto"/>
      </w:divBdr>
    </w:div>
    <w:div w:id="1485470870">
      <w:bodyDiv w:val="1"/>
      <w:marLeft w:val="0"/>
      <w:marRight w:val="0"/>
      <w:marTop w:val="0"/>
      <w:marBottom w:val="0"/>
      <w:divBdr>
        <w:top w:val="none" w:sz="0" w:space="0" w:color="auto"/>
        <w:left w:val="none" w:sz="0" w:space="0" w:color="auto"/>
        <w:bottom w:val="none" w:sz="0" w:space="0" w:color="auto"/>
        <w:right w:val="none" w:sz="0" w:space="0" w:color="auto"/>
      </w:divBdr>
    </w:div>
    <w:div w:id="1525442207">
      <w:bodyDiv w:val="1"/>
      <w:marLeft w:val="0"/>
      <w:marRight w:val="0"/>
      <w:marTop w:val="0"/>
      <w:marBottom w:val="0"/>
      <w:divBdr>
        <w:top w:val="none" w:sz="0" w:space="0" w:color="auto"/>
        <w:left w:val="none" w:sz="0" w:space="0" w:color="auto"/>
        <w:bottom w:val="none" w:sz="0" w:space="0" w:color="auto"/>
        <w:right w:val="none" w:sz="0" w:space="0" w:color="auto"/>
      </w:divBdr>
    </w:div>
    <w:div w:id="1530266100">
      <w:bodyDiv w:val="1"/>
      <w:marLeft w:val="0"/>
      <w:marRight w:val="0"/>
      <w:marTop w:val="0"/>
      <w:marBottom w:val="0"/>
      <w:divBdr>
        <w:top w:val="none" w:sz="0" w:space="0" w:color="auto"/>
        <w:left w:val="none" w:sz="0" w:space="0" w:color="auto"/>
        <w:bottom w:val="none" w:sz="0" w:space="0" w:color="auto"/>
        <w:right w:val="none" w:sz="0" w:space="0" w:color="auto"/>
      </w:divBdr>
    </w:div>
    <w:div w:id="1560358101">
      <w:bodyDiv w:val="1"/>
      <w:marLeft w:val="0"/>
      <w:marRight w:val="0"/>
      <w:marTop w:val="0"/>
      <w:marBottom w:val="0"/>
      <w:divBdr>
        <w:top w:val="none" w:sz="0" w:space="0" w:color="auto"/>
        <w:left w:val="none" w:sz="0" w:space="0" w:color="auto"/>
        <w:bottom w:val="none" w:sz="0" w:space="0" w:color="auto"/>
        <w:right w:val="none" w:sz="0" w:space="0" w:color="auto"/>
      </w:divBdr>
    </w:div>
    <w:div w:id="1562520959">
      <w:bodyDiv w:val="1"/>
      <w:marLeft w:val="0"/>
      <w:marRight w:val="0"/>
      <w:marTop w:val="0"/>
      <w:marBottom w:val="0"/>
      <w:divBdr>
        <w:top w:val="none" w:sz="0" w:space="0" w:color="auto"/>
        <w:left w:val="none" w:sz="0" w:space="0" w:color="auto"/>
        <w:bottom w:val="none" w:sz="0" w:space="0" w:color="auto"/>
        <w:right w:val="none" w:sz="0" w:space="0" w:color="auto"/>
      </w:divBdr>
    </w:div>
    <w:div w:id="1589265485">
      <w:bodyDiv w:val="1"/>
      <w:marLeft w:val="0"/>
      <w:marRight w:val="0"/>
      <w:marTop w:val="0"/>
      <w:marBottom w:val="0"/>
      <w:divBdr>
        <w:top w:val="none" w:sz="0" w:space="0" w:color="auto"/>
        <w:left w:val="none" w:sz="0" w:space="0" w:color="auto"/>
        <w:bottom w:val="none" w:sz="0" w:space="0" w:color="auto"/>
        <w:right w:val="none" w:sz="0" w:space="0" w:color="auto"/>
      </w:divBdr>
    </w:div>
    <w:div w:id="1646472625">
      <w:bodyDiv w:val="1"/>
      <w:marLeft w:val="0"/>
      <w:marRight w:val="0"/>
      <w:marTop w:val="0"/>
      <w:marBottom w:val="0"/>
      <w:divBdr>
        <w:top w:val="none" w:sz="0" w:space="0" w:color="auto"/>
        <w:left w:val="none" w:sz="0" w:space="0" w:color="auto"/>
        <w:bottom w:val="none" w:sz="0" w:space="0" w:color="auto"/>
        <w:right w:val="none" w:sz="0" w:space="0" w:color="auto"/>
      </w:divBdr>
    </w:div>
    <w:div w:id="1670253481">
      <w:bodyDiv w:val="1"/>
      <w:marLeft w:val="0"/>
      <w:marRight w:val="0"/>
      <w:marTop w:val="0"/>
      <w:marBottom w:val="0"/>
      <w:divBdr>
        <w:top w:val="none" w:sz="0" w:space="0" w:color="auto"/>
        <w:left w:val="none" w:sz="0" w:space="0" w:color="auto"/>
        <w:bottom w:val="none" w:sz="0" w:space="0" w:color="auto"/>
        <w:right w:val="none" w:sz="0" w:space="0" w:color="auto"/>
      </w:divBdr>
    </w:div>
    <w:div w:id="1685862598">
      <w:bodyDiv w:val="1"/>
      <w:marLeft w:val="0"/>
      <w:marRight w:val="0"/>
      <w:marTop w:val="0"/>
      <w:marBottom w:val="0"/>
      <w:divBdr>
        <w:top w:val="none" w:sz="0" w:space="0" w:color="auto"/>
        <w:left w:val="none" w:sz="0" w:space="0" w:color="auto"/>
        <w:bottom w:val="none" w:sz="0" w:space="0" w:color="auto"/>
        <w:right w:val="none" w:sz="0" w:space="0" w:color="auto"/>
      </w:divBdr>
    </w:div>
    <w:div w:id="1695033527">
      <w:bodyDiv w:val="1"/>
      <w:marLeft w:val="0"/>
      <w:marRight w:val="0"/>
      <w:marTop w:val="0"/>
      <w:marBottom w:val="0"/>
      <w:divBdr>
        <w:top w:val="none" w:sz="0" w:space="0" w:color="auto"/>
        <w:left w:val="none" w:sz="0" w:space="0" w:color="auto"/>
        <w:bottom w:val="none" w:sz="0" w:space="0" w:color="auto"/>
        <w:right w:val="none" w:sz="0" w:space="0" w:color="auto"/>
      </w:divBdr>
    </w:div>
    <w:div w:id="1721131176">
      <w:bodyDiv w:val="1"/>
      <w:marLeft w:val="0"/>
      <w:marRight w:val="0"/>
      <w:marTop w:val="0"/>
      <w:marBottom w:val="0"/>
      <w:divBdr>
        <w:top w:val="none" w:sz="0" w:space="0" w:color="auto"/>
        <w:left w:val="none" w:sz="0" w:space="0" w:color="auto"/>
        <w:bottom w:val="none" w:sz="0" w:space="0" w:color="auto"/>
        <w:right w:val="none" w:sz="0" w:space="0" w:color="auto"/>
      </w:divBdr>
    </w:div>
    <w:div w:id="1781683944">
      <w:bodyDiv w:val="1"/>
      <w:marLeft w:val="0"/>
      <w:marRight w:val="0"/>
      <w:marTop w:val="0"/>
      <w:marBottom w:val="0"/>
      <w:divBdr>
        <w:top w:val="none" w:sz="0" w:space="0" w:color="auto"/>
        <w:left w:val="none" w:sz="0" w:space="0" w:color="auto"/>
        <w:bottom w:val="none" w:sz="0" w:space="0" w:color="auto"/>
        <w:right w:val="none" w:sz="0" w:space="0" w:color="auto"/>
      </w:divBdr>
    </w:div>
    <w:div w:id="1854488265">
      <w:bodyDiv w:val="1"/>
      <w:marLeft w:val="0"/>
      <w:marRight w:val="0"/>
      <w:marTop w:val="0"/>
      <w:marBottom w:val="0"/>
      <w:divBdr>
        <w:top w:val="none" w:sz="0" w:space="0" w:color="auto"/>
        <w:left w:val="none" w:sz="0" w:space="0" w:color="auto"/>
        <w:bottom w:val="none" w:sz="0" w:space="0" w:color="auto"/>
        <w:right w:val="none" w:sz="0" w:space="0" w:color="auto"/>
      </w:divBdr>
    </w:div>
    <w:div w:id="1875776526">
      <w:bodyDiv w:val="1"/>
      <w:marLeft w:val="0"/>
      <w:marRight w:val="0"/>
      <w:marTop w:val="0"/>
      <w:marBottom w:val="0"/>
      <w:divBdr>
        <w:top w:val="none" w:sz="0" w:space="0" w:color="auto"/>
        <w:left w:val="none" w:sz="0" w:space="0" w:color="auto"/>
        <w:bottom w:val="none" w:sz="0" w:space="0" w:color="auto"/>
        <w:right w:val="none" w:sz="0" w:space="0" w:color="auto"/>
      </w:divBdr>
    </w:div>
    <w:div w:id="1885366149">
      <w:bodyDiv w:val="1"/>
      <w:marLeft w:val="0"/>
      <w:marRight w:val="0"/>
      <w:marTop w:val="0"/>
      <w:marBottom w:val="0"/>
      <w:divBdr>
        <w:top w:val="none" w:sz="0" w:space="0" w:color="auto"/>
        <w:left w:val="none" w:sz="0" w:space="0" w:color="auto"/>
        <w:bottom w:val="none" w:sz="0" w:space="0" w:color="auto"/>
        <w:right w:val="none" w:sz="0" w:space="0" w:color="auto"/>
      </w:divBdr>
    </w:div>
    <w:div w:id="1886334826">
      <w:bodyDiv w:val="1"/>
      <w:marLeft w:val="0"/>
      <w:marRight w:val="0"/>
      <w:marTop w:val="0"/>
      <w:marBottom w:val="0"/>
      <w:divBdr>
        <w:top w:val="none" w:sz="0" w:space="0" w:color="auto"/>
        <w:left w:val="none" w:sz="0" w:space="0" w:color="auto"/>
        <w:bottom w:val="none" w:sz="0" w:space="0" w:color="auto"/>
        <w:right w:val="none" w:sz="0" w:space="0" w:color="auto"/>
      </w:divBdr>
    </w:div>
    <w:div w:id="1971745311">
      <w:bodyDiv w:val="1"/>
      <w:marLeft w:val="0"/>
      <w:marRight w:val="0"/>
      <w:marTop w:val="0"/>
      <w:marBottom w:val="0"/>
      <w:divBdr>
        <w:top w:val="none" w:sz="0" w:space="0" w:color="auto"/>
        <w:left w:val="none" w:sz="0" w:space="0" w:color="auto"/>
        <w:bottom w:val="none" w:sz="0" w:space="0" w:color="auto"/>
        <w:right w:val="none" w:sz="0" w:space="0" w:color="auto"/>
      </w:divBdr>
    </w:div>
    <w:div w:id="1973635612">
      <w:bodyDiv w:val="1"/>
      <w:marLeft w:val="0"/>
      <w:marRight w:val="0"/>
      <w:marTop w:val="0"/>
      <w:marBottom w:val="0"/>
      <w:divBdr>
        <w:top w:val="none" w:sz="0" w:space="0" w:color="auto"/>
        <w:left w:val="none" w:sz="0" w:space="0" w:color="auto"/>
        <w:bottom w:val="none" w:sz="0" w:space="0" w:color="auto"/>
        <w:right w:val="none" w:sz="0" w:space="0" w:color="auto"/>
      </w:divBdr>
    </w:div>
    <w:div w:id="1995330988">
      <w:bodyDiv w:val="1"/>
      <w:marLeft w:val="0"/>
      <w:marRight w:val="0"/>
      <w:marTop w:val="0"/>
      <w:marBottom w:val="0"/>
      <w:divBdr>
        <w:top w:val="none" w:sz="0" w:space="0" w:color="auto"/>
        <w:left w:val="none" w:sz="0" w:space="0" w:color="auto"/>
        <w:bottom w:val="none" w:sz="0" w:space="0" w:color="auto"/>
        <w:right w:val="none" w:sz="0" w:space="0" w:color="auto"/>
      </w:divBdr>
    </w:div>
    <w:div w:id="1995838451">
      <w:bodyDiv w:val="1"/>
      <w:marLeft w:val="0"/>
      <w:marRight w:val="0"/>
      <w:marTop w:val="0"/>
      <w:marBottom w:val="0"/>
      <w:divBdr>
        <w:top w:val="none" w:sz="0" w:space="0" w:color="auto"/>
        <w:left w:val="none" w:sz="0" w:space="0" w:color="auto"/>
        <w:bottom w:val="none" w:sz="0" w:space="0" w:color="auto"/>
        <w:right w:val="none" w:sz="0" w:space="0" w:color="auto"/>
      </w:divBdr>
      <w:divsChild>
        <w:div w:id="1210647739">
          <w:marLeft w:val="547"/>
          <w:marRight w:val="0"/>
          <w:marTop w:val="240"/>
          <w:marBottom w:val="0"/>
          <w:divBdr>
            <w:top w:val="none" w:sz="0" w:space="0" w:color="auto"/>
            <w:left w:val="none" w:sz="0" w:space="0" w:color="auto"/>
            <w:bottom w:val="none" w:sz="0" w:space="0" w:color="auto"/>
            <w:right w:val="none" w:sz="0" w:space="0" w:color="auto"/>
          </w:divBdr>
        </w:div>
        <w:div w:id="1427845573">
          <w:marLeft w:val="547"/>
          <w:marRight w:val="0"/>
          <w:marTop w:val="240"/>
          <w:marBottom w:val="0"/>
          <w:divBdr>
            <w:top w:val="none" w:sz="0" w:space="0" w:color="auto"/>
            <w:left w:val="none" w:sz="0" w:space="0" w:color="auto"/>
            <w:bottom w:val="none" w:sz="0" w:space="0" w:color="auto"/>
            <w:right w:val="none" w:sz="0" w:space="0" w:color="auto"/>
          </w:divBdr>
        </w:div>
      </w:divsChild>
    </w:div>
    <w:div w:id="2023122457">
      <w:bodyDiv w:val="1"/>
      <w:marLeft w:val="0"/>
      <w:marRight w:val="0"/>
      <w:marTop w:val="0"/>
      <w:marBottom w:val="0"/>
      <w:divBdr>
        <w:top w:val="none" w:sz="0" w:space="0" w:color="auto"/>
        <w:left w:val="none" w:sz="0" w:space="0" w:color="auto"/>
        <w:bottom w:val="none" w:sz="0" w:space="0" w:color="auto"/>
        <w:right w:val="none" w:sz="0" w:space="0" w:color="auto"/>
      </w:divBdr>
    </w:div>
    <w:div w:id="2034303812">
      <w:bodyDiv w:val="1"/>
      <w:marLeft w:val="0"/>
      <w:marRight w:val="0"/>
      <w:marTop w:val="0"/>
      <w:marBottom w:val="0"/>
      <w:divBdr>
        <w:top w:val="none" w:sz="0" w:space="0" w:color="auto"/>
        <w:left w:val="none" w:sz="0" w:space="0" w:color="auto"/>
        <w:bottom w:val="none" w:sz="0" w:space="0" w:color="auto"/>
        <w:right w:val="none" w:sz="0" w:space="0" w:color="auto"/>
      </w:divBdr>
    </w:div>
    <w:div w:id="2039967138">
      <w:bodyDiv w:val="1"/>
      <w:marLeft w:val="0"/>
      <w:marRight w:val="0"/>
      <w:marTop w:val="0"/>
      <w:marBottom w:val="0"/>
      <w:divBdr>
        <w:top w:val="none" w:sz="0" w:space="0" w:color="auto"/>
        <w:left w:val="none" w:sz="0" w:space="0" w:color="auto"/>
        <w:bottom w:val="none" w:sz="0" w:space="0" w:color="auto"/>
        <w:right w:val="none" w:sz="0" w:space="0" w:color="auto"/>
      </w:divBdr>
      <w:divsChild>
        <w:div w:id="1501434589">
          <w:marLeft w:val="0"/>
          <w:marRight w:val="0"/>
          <w:marTop w:val="0"/>
          <w:marBottom w:val="0"/>
          <w:divBdr>
            <w:top w:val="none" w:sz="0" w:space="0" w:color="auto"/>
            <w:left w:val="none" w:sz="0" w:space="0" w:color="auto"/>
            <w:bottom w:val="none" w:sz="0" w:space="0" w:color="auto"/>
            <w:right w:val="none" w:sz="0" w:space="0" w:color="auto"/>
          </w:divBdr>
        </w:div>
      </w:divsChild>
    </w:div>
    <w:div w:id="2073234209">
      <w:bodyDiv w:val="1"/>
      <w:marLeft w:val="0"/>
      <w:marRight w:val="0"/>
      <w:marTop w:val="0"/>
      <w:marBottom w:val="0"/>
      <w:divBdr>
        <w:top w:val="none" w:sz="0" w:space="0" w:color="auto"/>
        <w:left w:val="none" w:sz="0" w:space="0" w:color="auto"/>
        <w:bottom w:val="none" w:sz="0" w:space="0" w:color="auto"/>
        <w:right w:val="none" w:sz="0" w:space="0" w:color="auto"/>
      </w:divBdr>
    </w:div>
    <w:div w:id="2083525325">
      <w:bodyDiv w:val="1"/>
      <w:marLeft w:val="0"/>
      <w:marRight w:val="0"/>
      <w:marTop w:val="0"/>
      <w:marBottom w:val="0"/>
      <w:divBdr>
        <w:top w:val="none" w:sz="0" w:space="0" w:color="auto"/>
        <w:left w:val="none" w:sz="0" w:space="0" w:color="auto"/>
        <w:bottom w:val="none" w:sz="0" w:space="0" w:color="auto"/>
        <w:right w:val="none" w:sz="0" w:space="0" w:color="auto"/>
      </w:divBdr>
    </w:div>
    <w:div w:id="2116517334">
      <w:bodyDiv w:val="1"/>
      <w:marLeft w:val="0"/>
      <w:marRight w:val="0"/>
      <w:marTop w:val="0"/>
      <w:marBottom w:val="0"/>
      <w:divBdr>
        <w:top w:val="none" w:sz="0" w:space="0" w:color="auto"/>
        <w:left w:val="none" w:sz="0" w:space="0" w:color="auto"/>
        <w:bottom w:val="none" w:sz="0" w:space="0" w:color="auto"/>
        <w:right w:val="none" w:sz="0" w:space="0" w:color="auto"/>
      </w:divBdr>
    </w:div>
    <w:div w:id="2132236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2DCF0-4DF5-F54F-9EDC-269C33521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5</Pages>
  <Words>10683</Words>
  <Characters>59081</Characters>
  <Application>Microsoft Office Word</Application>
  <DocSecurity>0</DocSecurity>
  <Lines>968</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tna Khanijou</dc:creator>
  <cp:keywords/>
  <dc:description/>
  <cp:lastModifiedBy>Ratna Khanijou</cp:lastModifiedBy>
  <cp:revision>5</cp:revision>
  <cp:lastPrinted>2019-03-11T10:07:00Z</cp:lastPrinted>
  <dcterms:created xsi:type="dcterms:W3CDTF">2019-11-10T11:21:00Z</dcterms:created>
  <dcterms:modified xsi:type="dcterms:W3CDTF">2019-11-10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196573011/harvard-imperial-PIRANI</vt:lpwstr>
  </property>
  <property fmtid="{D5CDD505-2E9C-101B-9397-08002B2CF9AE}" pid="13" name="Mendeley Recent Style Name 5_1">
    <vt:lpwstr>Harvard - Imperial College London - Daniela Pirani</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fa9c9f-0664-31d4-a21d-4bf073e90e40</vt:lpwstr>
  </property>
  <property fmtid="{D5CDD505-2E9C-101B-9397-08002B2CF9AE}" pid="24" name="Mendeley Citation Style_1">
    <vt:lpwstr>http://www.zotero.org/styles/harvard-cite-them-right</vt:lpwstr>
  </property>
</Properties>
</file>